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W w:w="10275" w:type="dxa"/>
        <w:tblInd w:w="13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1467"/>
        <w:gridCol w:w="1468"/>
        <w:gridCol w:w="1468"/>
        <w:gridCol w:w="1327"/>
        <w:gridCol w:w="1609"/>
        <w:gridCol w:w="1468"/>
        <w:gridCol w:w="1468"/>
      </w:tblGrid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0275" w:type="dxa"/>
            <w:gridSpan w:val="7"/>
            <w:vAlign w:val="center"/>
          </w:tcPr>
          <w:p w:rsidR="008D252E" w:rsidRDefault="008D252E" w:rsidP="00E13FB5">
            <w:r>
              <w:t>Appendix 1.  Summary of the literature evaluating major joint injections.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735"/>
        </w:trPr>
        <w:tc>
          <w:tcPr>
            <w:tcW w:w="1467" w:type="dxa"/>
            <w:vAlign w:val="center"/>
          </w:tcPr>
          <w:p w:rsidR="008D252E" w:rsidRPr="00B97C4B" w:rsidRDefault="008D252E" w:rsidP="00E13FB5">
            <w:pPr>
              <w:jc w:val="center"/>
              <w:rPr>
                <w:b/>
              </w:rPr>
            </w:pPr>
            <w:r w:rsidRPr="00B97C4B">
              <w:rPr>
                <w:b/>
              </w:rPr>
              <w:t>Author/Year</w:t>
            </w:r>
          </w:p>
        </w:tc>
        <w:tc>
          <w:tcPr>
            <w:tcW w:w="1468" w:type="dxa"/>
            <w:vAlign w:val="center"/>
          </w:tcPr>
          <w:p w:rsidR="008D252E" w:rsidRPr="00B97C4B" w:rsidRDefault="008D252E" w:rsidP="00E13FB5">
            <w:pPr>
              <w:jc w:val="center"/>
              <w:rPr>
                <w:b/>
              </w:rPr>
            </w:pPr>
            <w:r>
              <w:rPr>
                <w:b/>
              </w:rPr>
              <w:t>Target</w:t>
            </w:r>
          </w:p>
        </w:tc>
        <w:tc>
          <w:tcPr>
            <w:tcW w:w="1468" w:type="dxa"/>
            <w:vAlign w:val="center"/>
          </w:tcPr>
          <w:p w:rsidR="008D252E" w:rsidRPr="00B97C4B" w:rsidRDefault="008D252E" w:rsidP="00E13FB5">
            <w:pPr>
              <w:jc w:val="center"/>
              <w:rPr>
                <w:b/>
              </w:rPr>
            </w:pPr>
            <w:r>
              <w:rPr>
                <w:b/>
              </w:rPr>
              <w:t>Study Design</w:t>
            </w:r>
          </w:p>
        </w:tc>
        <w:tc>
          <w:tcPr>
            <w:tcW w:w="1327" w:type="dxa"/>
            <w:vAlign w:val="center"/>
          </w:tcPr>
          <w:p w:rsidR="008D252E" w:rsidRPr="00B97C4B" w:rsidRDefault="008D252E" w:rsidP="00E13FB5">
            <w:pPr>
              <w:jc w:val="center"/>
              <w:rPr>
                <w:b/>
              </w:rPr>
            </w:pPr>
            <w:r w:rsidRPr="00B97C4B">
              <w:rPr>
                <w:b/>
              </w:rPr>
              <w:t>Level of Evidence</w:t>
            </w:r>
          </w:p>
        </w:tc>
        <w:tc>
          <w:tcPr>
            <w:tcW w:w="1609" w:type="dxa"/>
            <w:vAlign w:val="center"/>
          </w:tcPr>
          <w:p w:rsidR="008D252E" w:rsidRPr="00B97C4B" w:rsidRDefault="008D252E" w:rsidP="00E13FB5">
            <w:pPr>
              <w:jc w:val="center"/>
              <w:rPr>
                <w:b/>
              </w:rPr>
            </w:pPr>
            <w:r w:rsidRPr="00B97C4B">
              <w:rPr>
                <w:b/>
              </w:rPr>
              <w:t>Subject Type/Number</w:t>
            </w:r>
          </w:p>
        </w:tc>
        <w:tc>
          <w:tcPr>
            <w:tcW w:w="1468" w:type="dxa"/>
            <w:vAlign w:val="center"/>
          </w:tcPr>
          <w:p w:rsidR="008D252E" w:rsidRPr="00B97C4B" w:rsidRDefault="008D252E" w:rsidP="00E13FB5">
            <w:pPr>
              <w:jc w:val="center"/>
              <w:rPr>
                <w:b/>
              </w:rPr>
            </w:pPr>
            <w:r w:rsidRPr="00B97C4B">
              <w:rPr>
                <w:b/>
              </w:rPr>
              <w:t>Accuracy Confirmation</w:t>
            </w:r>
          </w:p>
        </w:tc>
        <w:tc>
          <w:tcPr>
            <w:tcW w:w="1468" w:type="dxa"/>
            <w:vAlign w:val="center"/>
          </w:tcPr>
          <w:p w:rsidR="008D252E" w:rsidRPr="00B97C4B" w:rsidRDefault="008D252E" w:rsidP="00E13FB5">
            <w:pPr>
              <w:jc w:val="center"/>
              <w:rPr>
                <w:b/>
              </w:rPr>
            </w:pPr>
            <w:r w:rsidRPr="00B97C4B">
              <w:rPr>
                <w:b/>
              </w:rPr>
              <w:t>Outcome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81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proofErr w:type="spellStart"/>
            <w:r>
              <w:t>Zufferey</w:t>
            </w:r>
            <w:proofErr w:type="spellEnd"/>
            <w:r>
              <w:t xml:space="preserve">  2011</w:t>
            </w:r>
            <w:hyperlink w:anchor="_ENREF_51" w:tooltip="Zufferey, 2012 #69" w:history="1">
              <w:r>
                <w:fldChar w:fldCharType="begin">
                  <w:fldData xml:space="preserve">PEVuZE5vdGU+PENpdGU+PEF1dGhvcj5adWZmZXJleTwvQXV0aG9yPjxZZWFyPjIwMTI8L1llYXI+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adWZmZXJleTwvQXV0aG9yPjxZZWFyPjIwMTI8L1llYXI+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51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GH joint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Prospective, randomized, blinded comparison study of USGI vs. LMGI efficacy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67 live human subjects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None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 xml:space="preserve">More pain relief at rest and more good responders in USGI at 2 and 6 weeks post-injection. 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proofErr w:type="spellStart"/>
            <w:r>
              <w:t>Migliore</w:t>
            </w:r>
            <w:proofErr w:type="spellEnd"/>
            <w:r>
              <w:t xml:space="preserve">  2010</w:t>
            </w:r>
            <w:hyperlink w:anchor="_ENREF_34" w:tooltip="Migliore, 2010 #45" w:history="1">
              <w:r>
                <w:fldChar w:fldCharType="begin">
                  <w:fldData xml:space="preserve">PEVuZE5vdGU+PENpdGU+PEF1dGhvcj5NaWdsaW9yZTwvQXV0aG9yPjxZZWFyPjIwMTA8L1llYXI+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NaWdsaW9yZTwvQXV0aG9yPjxZZWFyPjIwMTA8L1llYXI+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34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SI joint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Case series, USGI accuracy and efficacy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t>Level 3 = accuracy, Level 4 = efficacy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7 live human subjects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Color Doppler ultrasound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USGI = 100% accurate, all patients reported significant pain improvement at 6 month follow-up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proofErr w:type="spellStart"/>
            <w:r>
              <w:t>Naredo</w:t>
            </w:r>
            <w:proofErr w:type="spellEnd"/>
            <w:r>
              <w:t xml:space="preserve">   2004</w:t>
            </w:r>
            <w:hyperlink w:anchor="_ENREF_54" w:tooltip="Naredo, 2004 #149" w:history="1">
              <w:r>
                <w:fldChar w:fldCharType="begin"/>
              </w:r>
              <w:r>
                <w:instrText xml:space="preserve"> ADDIN EN.CITE &lt;EndNote&gt;&lt;Cite&gt;&lt;Author&gt;Naredo&lt;/Author&gt;&lt;Year&gt;2004&lt;/Year&gt;&lt;RecNum&gt;149&lt;/RecNum&gt;&lt;DisplayText&gt;&lt;style face="superscript"&gt;54&lt;/style&gt;&lt;/DisplayText&gt;&lt;record&gt;&lt;rec-number&gt;149&lt;/rec-number&gt;&lt;foreign-keys&gt;&lt;key app="EN" db-id="vvtpte9paa2x97ef2t1ptev59avtzavf9tr5"&gt;149&lt;/key&gt;&lt;/foreign-keys&gt;&lt;ref-type name="Journal Article"&gt;17&lt;/ref-type&gt;&lt;contributors&gt;&lt;authors&gt;&lt;author&gt;Naredo, E.&lt;/author&gt;&lt;author&gt;Cabero, F.&lt;/author&gt;&lt;author&gt;Beneyto, P.&lt;/author&gt;&lt;author&gt;Cruz, A.&lt;/author&gt;&lt;author&gt;Mondejar, B.&lt;/author&gt;&lt;author&gt;Uson, J.&lt;/author&gt;&lt;author&gt;Palop, M. J.&lt;/author&gt;&lt;author&gt;Crespo, M.&lt;/author&gt;&lt;/authors&gt;&lt;/contributors&gt;&lt;auth-address&gt;Department of Rheumatology, the Research Unit, and the Epidemiology Unit, Severo Ochoa Hospital, Madrid, Spain. esnaredo@eresmas.com&lt;/auth-address&gt;&lt;titles&gt;&lt;title&gt;A randomized comparative study of short term response to blind injection versus sonographic-guided injection of local corticosteroids in patients with painful shoulder&lt;/title&gt;&lt;secondary-title&gt;J Rheumatol&lt;/secondary-title&gt;&lt;alt-title&gt;The Journal of rheumatology&lt;/alt-title&gt;&lt;/titles&gt;&lt;pages&gt;308-14&lt;/pages&gt;&lt;volume&gt;31&lt;/volume&gt;&lt;number&gt;2&lt;/number&gt;&lt;edition&gt;2004/02/05&lt;/edition&gt;&lt;keywords&gt;&lt;keyword&gt;Adrenal Cortex Hormones/*administration &amp;amp; dosage/adverse effects&lt;/keyword&gt;&lt;keyword&gt;Adult&lt;/keyword&gt;&lt;keyword&gt;Aged&lt;/keyword&gt;&lt;keyword&gt;Female&lt;/keyword&gt;&lt;keyword&gt;Humans&lt;/keyword&gt;&lt;keyword&gt;Injections, Intra-Articular/*methods&lt;/keyword&gt;&lt;keyword&gt;Male&lt;/keyword&gt;&lt;keyword&gt;Middle Aged&lt;/keyword&gt;&lt;keyword&gt;Pain/*drug therapy/*ultrasonography&lt;/keyword&gt;&lt;keyword&gt;Pain Measurement&lt;/keyword&gt;&lt;keyword&gt;Palpation&lt;/keyword&gt;&lt;keyword&gt;*Shoulder Joint&lt;/keyword&gt;&lt;/keywords&gt;&lt;dates&gt;&lt;year&gt;2004&lt;/year&gt;&lt;pub-dates&gt;&lt;date&gt;Feb&lt;/date&gt;&lt;/pub-dates&gt;&lt;/dates&gt;&lt;isbn&gt;0315-162X (Print)&amp;#xD;0315-162X (Linking)&lt;/isbn&gt;&lt;accession-num&gt;14760802&lt;/accession-num&gt;&lt;work-type&gt;Clinical Trial&amp;#xD;Comparative Study&amp;#xD;Randomized Controlled Trial&lt;/work-type&gt;&lt;urls&gt;&lt;related-urls&gt;&lt;url&gt;http://www.ncbi.nlm.nih.gov/pubmed/14760802&lt;/url&gt;&lt;/related-urls&gt;&lt;/urls&gt;&lt;language&gt;eng&lt;/language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54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GH joint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Prospective, randomized, blinded comparison study of USGI vs. LMGI efficacy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41 live human subjects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None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USGI had greater pain relief than LMGI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proofErr w:type="spellStart"/>
            <w:r>
              <w:t>Sibbitt</w:t>
            </w:r>
            <w:proofErr w:type="spellEnd"/>
            <w:r>
              <w:t xml:space="preserve">     2011</w:t>
            </w:r>
            <w:hyperlink w:anchor="_ENREF_56" w:tooltip="Sibbitt, 2011 #180" w:history="1">
              <w:r>
                <w:fldChar w:fldCharType="begin">
                  <w:fldData xml:space="preserve">PEVuZE5vdGU+PENpdGU+PEF1dGhvcj5TaWJiaXR0PC9BdXRob3I+PFllYXI+MjAxMTwvWWVhcj48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=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TaWJiaXR0PC9BdXRob3I+PFllYXI+MjAxMTwvWWVhcj48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=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56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Knee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Prospective, randomized comparison study of USGI vs. LMGI efficacy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94 live human subjects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None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USGI were less painful, had more responders, provided more improvement and lasted longer than LMGI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proofErr w:type="spellStart"/>
            <w:r>
              <w:lastRenderedPageBreak/>
              <w:t>Hanchard</w:t>
            </w:r>
            <w:proofErr w:type="spellEnd"/>
            <w:r>
              <w:t xml:space="preserve"> 2006</w:t>
            </w:r>
            <w:hyperlink w:anchor="_ENREF_17" w:tooltip="Hanchard, 2006 #108" w:history="1">
              <w:r>
                <w:fldChar w:fldCharType="begin"/>
              </w:r>
              <w:r>
                <w:instrText xml:space="preserve"> ADDIN EN.CITE &lt;EndNote&gt;&lt;Cite&gt;&lt;Author&gt;Hanchard&lt;/Author&gt;&lt;Year&gt;2006&lt;/Year&gt;&lt;RecNum&gt;108&lt;/RecNum&gt;&lt;DisplayText&gt;&lt;style face="superscript"&gt;17&lt;/style&gt;&lt;/DisplayText&gt;&lt;record&gt;&lt;rec-number&gt;108&lt;/rec-number&gt;&lt;foreign-keys&gt;&lt;key app="EN" db-id="vvtpte9paa2x97ef2t1ptev59avtzavf9tr5"&gt;108&lt;/key&gt;&lt;/foreign-keys&gt;&lt;ref-type name="Journal Article"&gt;17&lt;/ref-type&gt;&lt;contributors&gt;&lt;authors&gt;&lt;author&gt;Hanchard, N.&lt;/author&gt;&lt;author&gt;Shanahan, D.&lt;/author&gt;&lt;author&gt;Howe, T.&lt;/author&gt;&lt;author&gt;Thompson, J.&lt;/author&gt;&lt;author&gt;Goodchild, L.&lt;/author&gt;&lt;/authors&gt;&lt;/contributors&gt;&lt;auth-address&gt;Teesside Centre for Rehabilitation Sciences, The James Cook University Hospital, University of Teesside, Middlesbrough, TS4 3BW, UK. n.hanchard@tees.ac.uk&lt;/auth-address&gt;&lt;titles&gt;&lt;title&gt;Accuracy and dispersal of subacromial and glenohumeral injections in cadavers&lt;/title&gt;&lt;secondary-title&gt;J Rheumatol&lt;/secondary-title&gt;&lt;alt-title&gt;The Journal of rheumatology&lt;/alt-title&gt;&lt;/titles&gt;&lt;pages&gt;1143-6&lt;/pages&gt;&lt;volume&gt;33&lt;/volume&gt;&lt;number&gt;6&lt;/number&gt;&lt;keywords&gt;&lt;keyword&gt;Acromioclavicular Joint/anatomy &amp;amp; histology&lt;/keyword&gt;&lt;keyword&gt;Aged&lt;/keyword&gt;&lt;keyword&gt;Aged, 80 and over&lt;/keyword&gt;&lt;keyword&gt;Arthrography&lt;/keyword&gt;&lt;keyword&gt;Coloring Agents/administration &amp;amp; dosage&lt;/keyword&gt;&lt;keyword&gt;Humans&lt;/keyword&gt;&lt;keyword&gt;Humerus/anatomy &amp;amp; histology&lt;/keyword&gt;&lt;keyword&gt;Injections, Intra-Articular/*methods&lt;/keyword&gt;&lt;keyword&gt;Male&lt;/keyword&gt;&lt;keyword&gt;*Reproducibility of Results&lt;/keyword&gt;&lt;keyword&gt;*Shoulder Joint/anatomy &amp;amp; histology&lt;/keyword&gt;&lt;/keywords&gt;&lt;dates&gt;&lt;year&gt;2006&lt;/year&gt;&lt;pub-dates&gt;&lt;date&gt;Jun&lt;/date&gt;&lt;/pub-dates&gt;&lt;/dates&gt;&lt;isbn&gt;0315-162X (Print)&amp;#xD;0315-162X (Linking)&lt;/isbn&gt;&lt;accession-num&gt;16755663&lt;/accession-num&gt;&lt;urls&gt;&lt;related-urls&gt;&lt;url&gt;http://www.ncbi.nlm.nih.gov/pubmed/16755663&lt;/url&gt;&lt;/related-urls&gt;&lt;/urls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17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GH joint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Cadaveric LMGI accuracy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11 cadaveric specimens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 xml:space="preserve">Dissection 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64-86% accurate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proofErr w:type="spellStart"/>
            <w:r>
              <w:t>Pourbagher</w:t>
            </w:r>
            <w:proofErr w:type="spellEnd"/>
            <w:r>
              <w:t xml:space="preserve"> 2005</w:t>
            </w:r>
            <w:hyperlink w:anchor="_ENREF_41" w:tooltip="Pourbagher, 2005 #164" w:history="1">
              <w:r>
                <w:fldChar w:fldCharType="begin"/>
              </w:r>
              <w:r>
                <w:instrText xml:space="preserve"> ADDIN EN.CITE &lt;EndNote&gt;&lt;Cite&gt;&lt;Author&gt;Pourbagher&lt;/Author&gt;&lt;Year&gt;2005&lt;/Year&gt;&lt;RecNum&gt;164&lt;/RecNum&gt;&lt;DisplayText&gt;&lt;style face="superscript"&gt;41&lt;/style&gt;&lt;/DisplayText&gt;&lt;record&gt;&lt;rec-number&gt;164&lt;/rec-number&gt;&lt;foreign-keys&gt;&lt;key app="EN" db-id="vvtpte9paa2x97ef2t1ptev59avtzavf9tr5"&gt;164&lt;/key&gt;&lt;/foreign-keys&gt;&lt;ref-type name="Journal Article"&gt;17&lt;/ref-type&gt;&lt;contributors&gt;&lt;authors&gt;&lt;author&gt;Pourbagher, M. A.&lt;/author&gt;&lt;author&gt;Ozalay, M.&lt;/author&gt;&lt;author&gt;Pourbagher, A.&lt;/author&gt;&lt;/authors&gt;&lt;/contributors&gt;&lt;auth-address&gt;Department of Radiology, Baskent University, Adana Teaching and Medical Research Center, Yuregir, 01250 Adana, Turkey. apourbagher@hotmail.com&lt;/auth-address&gt;&lt;titles&gt;&lt;title&gt;Accuracy and outcome of sonographically guided intra-articular sodium hyaluronate injections in patients with osteoarthritis of the hip&lt;/title&gt;&lt;secondary-title&gt;J Ultrasound Med&lt;/secondary-title&gt;&lt;alt-title&gt;Journal of ultrasound in medicine : official journal of the American Institute of Ultrasound in Medicine&lt;/alt-title&gt;&lt;/titles&gt;&lt;periodical&gt;&lt;full-title&gt;J Ultrasound Med&lt;/full-title&gt;&lt;/periodical&gt;&lt;pages&gt;1391-5&lt;/pages&gt;&lt;volume&gt;24&lt;/volume&gt;&lt;number&gt;10&lt;/number&gt;&lt;keywords&gt;&lt;keyword&gt;Adult&lt;/keyword&gt;&lt;keyword&gt;Aged&lt;/keyword&gt;&lt;keyword&gt;Aged, 80 and over&lt;/keyword&gt;&lt;keyword&gt;Female&lt;/keyword&gt;&lt;keyword&gt;Humans&lt;/keyword&gt;&lt;keyword&gt;Hyaluronic Acid/*administration &amp;amp; dosage/therapeutic use&lt;/keyword&gt;&lt;keyword&gt;Injections, Intra-Articular/instrumentation&lt;/keyword&gt;&lt;keyword&gt;Male&lt;/keyword&gt;&lt;keyword&gt;Middle Aged&lt;/keyword&gt;&lt;keyword&gt;Osteoarthritis, Hip/*drug therapy/*ultrasonography&lt;/keyword&gt;&lt;keyword&gt;Treatment Outcome&lt;/keyword&gt;&lt;keyword&gt;*Ultrasonography, Interventional&lt;/keyword&gt;&lt;/keywords&gt;&lt;dates&gt;&lt;year&gt;2005&lt;/year&gt;&lt;pub-dates&gt;&lt;date&gt;Oct&lt;/date&gt;&lt;/pub-dates&gt;&lt;/dates&gt;&lt;isbn&gt;0278-4297 (Print)&amp;#xD;0278-4297 (Linking)&lt;/isbn&gt;&lt;accession-num&gt;16179623&lt;/accession-num&gt;&lt;urls&gt;&lt;related-urls&gt;&lt;url&gt;http://www.ncbi.nlm.nih.gov/pubmed/16179623&lt;/url&gt;&lt;/related-urls&gt;&lt;/urls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41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Hip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Case series, USGI accuracy and efficacy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t>Level 1 = accuracy, Level 4 = efficacy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10 live human subjects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CT arthrogram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100% accurate, 80% of patients had less pain and improved function 6 months post-injection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proofErr w:type="spellStart"/>
            <w:r>
              <w:t>Esenyel</w:t>
            </w:r>
            <w:proofErr w:type="spellEnd"/>
            <w:r>
              <w:t xml:space="preserve">   2010</w:t>
            </w:r>
            <w:hyperlink w:anchor="_ENREF_60" w:tooltip="Esenyel, 2010 #100" w:history="1">
              <w:r>
                <w:fldChar w:fldCharType="begin"/>
              </w:r>
              <w:r>
                <w:instrText xml:space="preserve"> ADDIN EN.CITE &lt;EndNote&gt;&lt;Cite&gt;&lt;Author&gt;Esenyel&lt;/Author&gt;&lt;Year&gt;2010&lt;/Year&gt;&lt;RecNum&gt;100&lt;/RecNum&gt;&lt;DisplayText&gt;&lt;style face="superscript"&gt;60&lt;/style&gt;&lt;/DisplayText&gt;&lt;record&gt;&lt;rec-number&gt;100&lt;/rec-number&gt;&lt;foreign-keys&gt;&lt;key app="EN" db-id="vvtpte9paa2x97ef2t1ptev59avtzavf9tr5"&gt;100&lt;/key&gt;&lt;/foreign-keys&gt;&lt;ref-type name="Journal Article"&gt;17&lt;/ref-type&gt;&lt;contributors&gt;&lt;authors&gt;&lt;author&gt;Esenyel, C. Z.&lt;/author&gt;&lt;author&gt;Ozturk, K.&lt;/author&gt;&lt;author&gt;Demirhan, M.&lt;/author&gt;&lt;author&gt;Sonmez, M.&lt;/author&gt;&lt;author&gt;Kahraman, S.&lt;/author&gt;&lt;author&gt;Esenyel, M.&lt;/author&gt;&lt;author&gt;Ozbaydar, M. U.&lt;/author&gt;&lt;author&gt;Senel, B.&lt;/author&gt;&lt;/authors&gt;&lt;/contributors&gt;&lt;auth-address&gt;Department of Orthopaedics and Traumatology, Vakif Gureba Training Hospital, Capa, Istanbul, Turkey. esenyel@yahoo.com&lt;/auth-address&gt;&lt;titles&gt;&lt;title&gt;Accuracy of anterior glenohumeral injections: a cadaver study&lt;/title&gt;&lt;secondary-title&gt;Arch Orthop Trauma Surg&lt;/secondary-title&gt;&lt;alt-title&gt;Archives of orthopaedic and trauma surgery&lt;/alt-title&gt;&lt;/titles&gt;&lt;pages&gt;297-300&lt;/pages&gt;&lt;volume&gt;130&lt;/volume&gt;&lt;number&gt;3&lt;/number&gt;&lt;edition&gt;2009/01/14&lt;/edition&gt;&lt;keywords&gt;&lt;keyword&gt;Adolescent&lt;/keyword&gt;&lt;keyword&gt;Adult&lt;/keyword&gt;&lt;keyword&gt;Aged&lt;/keyword&gt;&lt;keyword&gt;Cadaver&lt;/keyword&gt;&lt;keyword&gt;Female&lt;/keyword&gt;&lt;keyword&gt;Humans&lt;/keyword&gt;&lt;keyword&gt;Injections, Intra-Articular/*methods&lt;/keyword&gt;&lt;keyword&gt;Male&lt;/keyword&gt;&lt;keyword&gt;Middle Aged&lt;/keyword&gt;&lt;keyword&gt;*Shoulder Joint&lt;/keyword&gt;&lt;/keywords&gt;&lt;dates&gt;&lt;year&gt;2010&lt;/year&gt;&lt;pub-dates&gt;&lt;date&gt;Mar&lt;/date&gt;&lt;/pub-dates&gt;&lt;/dates&gt;&lt;isbn&gt;1434-3916 (Electronic)&amp;#xD;0936-8051 (Linking)&lt;/isbn&gt;&lt;accession-num&gt;19139912&lt;/accession-num&gt;&lt;urls&gt;&lt;related-urls&gt;&lt;url&gt;http://www.ncbi.nlm.nih.gov/pubmed/19139912&lt;/url&gt;&lt;/related-urls&gt;&lt;/urls&gt;&lt;electronic-resource-num&gt;10.1007/s00402-008-0811-7&lt;/electronic-resource-num&gt;&lt;language&gt;eng&lt;/language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60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GH joint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Cadaveric LMGI accuracy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25 cadaveric specimens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Dissection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96% accurate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proofErr w:type="spellStart"/>
            <w:r>
              <w:t>Sethi</w:t>
            </w:r>
            <w:proofErr w:type="spellEnd"/>
            <w:r>
              <w:t xml:space="preserve">        2005</w:t>
            </w:r>
            <w:hyperlink w:anchor="_ENREF_43" w:tooltip="Sethi, 2005 #175" w:history="1">
              <w:r>
                <w:fldChar w:fldCharType="begin"/>
              </w:r>
              <w:r>
                <w:instrText xml:space="preserve"> ADDIN EN.CITE &lt;EndNote&gt;&lt;Cite&gt;&lt;Author&gt;Sethi&lt;/Author&gt;&lt;Year&gt;2005&lt;/Year&gt;&lt;RecNum&gt;175&lt;/RecNum&gt;&lt;DisplayText&gt;&lt;style face="superscript"&gt;43&lt;/style&gt;&lt;/DisplayText&gt;&lt;record&gt;&lt;rec-number&gt;175&lt;/rec-number&gt;&lt;foreign-keys&gt;&lt;key app="EN" db-id="vvtpte9paa2x97ef2t1ptev59avtzavf9tr5"&gt;175&lt;/key&gt;&lt;/foreign-keys&gt;&lt;ref-type name="Journal Article"&gt;17&lt;/ref-type&gt;&lt;contributors&gt;&lt;authors&gt;&lt;author&gt;Sethi, P. M.&lt;/author&gt;&lt;author&gt;Kingston, S.&lt;/author&gt;&lt;author&gt;Elattrache, N.&lt;/author&gt;&lt;/authors&gt;&lt;/contributors&gt;&lt;auth-address&gt;Orthopedic and Neurosurgical Specialists, Greenwich, Connecticut 06830, USA. paulsethi@pol.net&lt;/auth-address&gt;&lt;titles&gt;&lt;title&gt;Accuracy of anterior intra-articular injection of the glenohumeral joint&lt;/title&gt;&lt;secondary-title&gt;Arthroscopy&lt;/secondary-title&gt;&lt;alt-title&gt;Arthroscopy : the journal of arthroscopic &amp;amp; related surgery : official publication of the Arthroscopy Association of North America and the International Arthroscopy Association&lt;/alt-title&gt;&lt;/titles&gt;&lt;pages&gt;77-80&lt;/pages&gt;&lt;volume&gt;21&lt;/volume&gt;&lt;number&gt;1&lt;/number&gt;&lt;edition&gt;2005/01/15&lt;/edition&gt;&lt;keywords&gt;&lt;keyword&gt;Adolescent&lt;/keyword&gt;&lt;keyword&gt;Adult&lt;/keyword&gt;&lt;keyword&gt;Aged&lt;/keyword&gt;&lt;keyword&gt;Case-Control Studies&lt;/keyword&gt;&lt;keyword&gt;Female&lt;/keyword&gt;&lt;keyword&gt;Humans&lt;/keyword&gt;&lt;keyword&gt;Injections, Intra-Articular/*standards&lt;/keyword&gt;&lt;keyword&gt;Male&lt;/keyword&gt;&lt;keyword&gt;Middle Aged&lt;/keyword&gt;&lt;keyword&gt;*Shoulder Joint&lt;/keyword&gt;&lt;/keywords&gt;&lt;dates&gt;&lt;year&gt;2005&lt;/year&gt;&lt;pub-dates&gt;&lt;date&gt;Jan&lt;/date&gt;&lt;/pub-dates&gt;&lt;/dates&gt;&lt;isbn&gt;1526-3231 (Electronic)&amp;#xD;0749-8063 (Linking)&lt;/isbn&gt;&lt;accession-num&gt;15650670&lt;/accession-num&gt;&lt;urls&gt;&lt;related-urls&gt;&lt;url&gt;http://www.ncbi.nlm.nih.gov/pubmed/15650670&lt;/url&gt;&lt;/related-urls&gt;&lt;/urls&gt;&lt;electronic-resource-num&gt;10.1016/j.arthro.2004.09.009&lt;/electronic-resource-num&gt;&lt;language&gt;eng&lt;/language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43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GH joint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Human LMGI accuracy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t>Level 1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41 live human subjects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MRI arthrogram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26.8% accurate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r>
              <w:t>Park         2012</w:t>
            </w:r>
            <w:hyperlink w:anchor="_ENREF_36" w:tooltip="Park, 2012 #229" w:history="1">
              <w:r>
                <w:fldChar w:fldCharType="begin"/>
              </w:r>
              <w:r>
                <w:instrText xml:space="preserve"> ADDIN EN.CITE &lt;EndNote&gt;&lt;Cite&gt;&lt;Author&gt;Park&lt;/Author&gt;&lt;Year&gt;2012&lt;/Year&gt;&lt;RecNum&gt;229&lt;/RecNum&gt;&lt;DisplayText&gt;&lt;style face="superscript"&gt;36&lt;/style&gt;&lt;/DisplayText&gt;&lt;record&gt;&lt;rec-number&gt;229&lt;/rec-number&gt;&lt;foreign-keys&gt;&lt;key app="EN" db-id="vvtpte9paa2x97ef2t1ptev59avtzavf9tr5"&gt;229&lt;/key&gt;&lt;/foreign-keys&gt;&lt;ref-type name="Journal Article"&gt;17&lt;/ref-type&gt;&lt;contributors&gt;&lt;authors&gt;&lt;author&gt;Park, YB, Choi WA, Kim YK, Lee SC, Lee JH&lt;/author&gt;&lt;/authors&gt;&lt;/contributors&gt;&lt;titles&gt;&lt;title&gt;Accuracy of blind versus ultrasound-guided suprapatellar bursal injection&lt;/title&gt;&lt;secondary-title&gt;J clin ultrasound&lt;/secondary-title&gt;&lt;/titles&gt;&lt;periodical&gt;&lt;full-title&gt;J clin ultrasound&lt;/full-title&gt;&lt;/periodical&gt;&lt;pages&gt;20-25&lt;/pages&gt;&lt;volume&gt;40&lt;/volume&gt;&lt;dates&gt;&lt;year&gt;2012&lt;/year&gt;&lt;/dates&gt;&lt;urls&gt;&lt;/urls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36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Knee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Prospective comparison study of USGI vs. LMGI accuracy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t>Level 1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99 live human subjects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Arthrogram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USGI = 96% accurate, LMGI = 83.7% accurate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r>
              <w:t>Kim          2010</w:t>
            </w:r>
            <w:hyperlink w:anchor="_ENREF_28" w:tooltip="Kim, 2010 #127" w:history="1">
              <w:r>
                <w:fldChar w:fldCharType="begin">
                  <w:fldData xml:space="preserve">PEVuZE5vdGU+PENpdGU+PEF1dGhvcj5LaW08L0F1dGhvcj48WWVhcj4yMDEwPC9ZZWFyPjxSZWNO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LaW08L0F1dGhvcj48WWVhcj4yMDEwPC9ZZWFyPjxSZWNO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28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GH joint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Cadaveric LMGI accuracy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23 cadaveric specimens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Dissection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95% accurate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proofErr w:type="spellStart"/>
            <w:r>
              <w:t>Tobola</w:t>
            </w:r>
            <w:proofErr w:type="spellEnd"/>
            <w:r>
              <w:t xml:space="preserve">    2011</w:t>
            </w:r>
            <w:hyperlink w:anchor="_ENREF_47" w:tooltip="Tobola, 2011 #191" w:history="1">
              <w:r>
                <w:fldChar w:fldCharType="begin"/>
              </w:r>
              <w:r>
                <w:instrText xml:space="preserve"> ADDIN EN.CITE &lt;EndNote&gt;&lt;Cite&gt;&lt;Author&gt;Tobola&lt;/Author&gt;&lt;Year&gt;2011&lt;/Year&gt;&lt;RecNum&gt;191&lt;/RecNum&gt;&lt;DisplayText&gt;&lt;style face="superscript"&gt;47&lt;/style&gt;&lt;/DisplayText&gt;&lt;record&gt;&lt;rec-number&gt;191&lt;/rec-number&gt;&lt;foreign-keys&gt;&lt;key app="EN" db-id="vvtpte9paa2x97ef2t1ptev59avtzavf9tr5"&gt;191&lt;/key&gt;&lt;/foreign-keys&gt;&lt;ref-type name="Journal Article"&gt;17&lt;/ref-type&gt;&lt;contributors&gt;&lt;authors&gt;&lt;author&gt;Tobola, A.&lt;/author&gt;&lt;author&gt;Cook, C.&lt;/author&gt;&lt;author&gt;Cassas, K. J.&lt;/author&gt;&lt;author&gt;Hawkins, R. J.&lt;/author&gt;&lt;author&gt;Wienke, J. R.&lt;/author&gt;&lt;author&gt;Tolan, S.&lt;/author&gt;&lt;author&gt;Kissenberth, M. J.&lt;/author&gt;&lt;/authors&gt;&lt;/contributors&gt;&lt;auth-address&gt;University of Texas-Tyler/Trinity Mother Frances Primary Care Sports Medicine Fellowship Program, Tyler, TX, USA. Sportsdoc22@hotmail.com&lt;/auth-address&gt;&lt;titles&gt;&lt;title&gt;Accuracy of glenohumeral joint injections: comparing approach and experience of provider&lt;/title&gt;&lt;secondary-title&gt;J Shoulder Elbow Surg&lt;/secondary-title&gt;&lt;alt-title&gt;Journal of shoulder and elbow surgery / American Shoulder and Elbow Surgeons ... [et al.]&lt;/alt-title&gt;&lt;/titles&gt;&lt;pages&gt;1147-54&lt;/pages&gt;&lt;volume&gt;20&lt;/volume&gt;&lt;number&gt;7&lt;/number&gt;&lt;keywords&gt;&lt;keyword&gt;Anesthetics, Local/administration &amp;amp; dosage&lt;/keyword&gt;&lt;keyword&gt;*Clinical Competence&lt;/keyword&gt;&lt;keyword&gt;Contrast Media&lt;/keyword&gt;&lt;keyword&gt;Female&lt;/keyword&gt;&lt;keyword&gt;Fluoroscopy&lt;/keyword&gt;&lt;keyword&gt;Glucocorticoids/*administration &amp;amp; dosage&lt;/keyword&gt;&lt;keyword&gt;Humans&lt;/keyword&gt;&lt;keyword&gt;Injections, Intra-Articular/*methods&lt;/keyword&gt;&lt;keyword&gt;Male&lt;/keyword&gt;&lt;keyword&gt;Middle Aged&lt;/keyword&gt;&lt;keyword&gt;Prospective Studies&lt;/keyword&gt;&lt;keyword&gt;Shoulder Joint/*radiography&lt;/keyword&gt;&lt;keyword&gt;Single-Blind Method&lt;/keyword&gt;&lt;/keywords&gt;&lt;dates&gt;&lt;year&gt;2011&lt;/year&gt;&lt;pub-dates&gt;&lt;date&gt;Oct&lt;/date&gt;&lt;/pub-dates&gt;&lt;/dates&gt;&lt;isbn&gt;1532-6500 (Electronic)&amp;#xD;1058-2746 (Linking)&lt;/isbn&gt;&lt;accession-num&gt;21493103&lt;/accession-num&gt;&lt;urls&gt;&lt;related-urls&gt;&lt;url&gt;http://www.ncbi.nlm.nih.gov/pubmed/21493103&lt;/url&gt;&lt;/related-urls&gt;&lt;/urls&gt;&lt;electronic-resource-num&gt;10.1016/j.jse.2010.12.021&lt;/electronic-resource-num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47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GH joint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Human LMGI accuracy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t>Level 1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106 live human subjects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proofErr w:type="spellStart"/>
            <w:r>
              <w:t>Athrogram</w:t>
            </w:r>
            <w:proofErr w:type="spellEnd"/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45.5%, 45.7%, and 64.7% accurate, depending on approach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r>
              <w:t>Johnson  2011</w:t>
            </w:r>
            <w:hyperlink w:anchor="_ENREF_25" w:tooltip="Johnson, 2011 #122" w:history="1">
              <w:r>
                <w:fldChar w:fldCharType="begin">
                  <w:fldData xml:space="preserve">PEVuZE5vdGU+PENpdGU+PEF1dGhvcj5Kb2huc29uPC9BdXRob3I+PFllYXI+MjAxMTwvWWVhcj48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Kb2huc29uPC9BdXRob3I+PFllYXI+MjAxMTwvWWVhcj48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25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GH joint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Human LMGI accuracy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42 live human subjects under anesthesia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Arthroscopic confirmation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91% accurate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proofErr w:type="spellStart"/>
            <w:r>
              <w:t>Sethi</w:t>
            </w:r>
            <w:proofErr w:type="spellEnd"/>
            <w:r>
              <w:t xml:space="preserve">        </w:t>
            </w:r>
            <w:r>
              <w:lastRenderedPageBreak/>
              <w:t>2005</w:t>
            </w:r>
            <w:hyperlink w:anchor="_ENREF_61" w:tooltip="Sethi, 2006 #174" w:history="1">
              <w:r>
                <w:fldChar w:fldCharType="begin"/>
              </w:r>
              <w:r>
                <w:instrText xml:space="preserve"> ADDIN EN.CITE &lt;EndNote&gt;&lt;Cite&gt;&lt;Author&gt;Sethi&lt;/Author&gt;&lt;Year&gt;2006&lt;/Year&gt;&lt;RecNum&gt;174&lt;/RecNum&gt;&lt;DisplayText&gt;&lt;style face="superscript"&gt;61&lt;/style&gt;&lt;/DisplayText&gt;&lt;record&gt;&lt;rec-number&gt;174&lt;/rec-number&gt;&lt;foreign-keys&gt;&lt;key app="EN" db-id="vvtpte9paa2x97ef2t1ptev59avtzavf9tr5"&gt;174&lt;/key&gt;&lt;/foreign-keys&gt;&lt;ref-type name="Journal Article"&gt;17&lt;/ref-type&gt;&lt;contributors&gt;&lt;authors&gt;&lt;author&gt;Sethi, P. M.&lt;/author&gt;&lt;author&gt;El Attrache, N.&lt;/author&gt;&lt;/authors&gt;&lt;/contributors&gt;&lt;auth-address&gt;Orthopedic and Neurosurgical Specialists, Greenwich, Conn 06830, USA.&lt;/auth-address&gt;&lt;titles&gt;&lt;title&gt;Accuracy of intra-articular injection of the glenohumeral joint: a cadaveric study&lt;/title&gt;&lt;secondary-title&gt;Orthopedics&lt;/secondary-title&gt;&lt;alt-title&gt;Orthopedics&lt;/alt-title&gt;&lt;/titles&gt;&lt;pages&gt;149-52&lt;/pages&gt;&lt;volume&gt;29&lt;/volume&gt;&lt;number&gt;2&lt;/number&gt;&lt;edition&gt;2006/02/21&lt;/edition&gt;&lt;keywords&gt;&lt;keyword&gt;Aged&lt;/keyword&gt;&lt;keyword&gt;Aged, 80 and over&lt;/keyword&gt;&lt;keyword&gt;Cadaver&lt;/keyword&gt;&lt;keyword&gt;Female&lt;/keyword&gt;&lt;keyword&gt;Humans&lt;/keyword&gt;&lt;keyword&gt;Injections, Intra-Articular/*methods&lt;/keyword&gt;&lt;keyword&gt;Male&lt;/keyword&gt;&lt;keyword&gt;Middle Aged&lt;/keyword&gt;&lt;keyword&gt;*Shoulder Joint&lt;/keyword&gt;&lt;/keywords&gt;&lt;dates&gt;&lt;year&gt;2006&lt;/year&gt;&lt;pub-dates&gt;&lt;date&gt;Feb&lt;/date&gt;&lt;/pub-dates&gt;&lt;/dates&gt;&lt;isbn&gt;0147-7447 (Print)&amp;#xD;0147-7447 (Linking)&lt;/isbn&gt;&lt;accession-num&gt;16485459&lt;/accession-num&gt;&lt;work-type&gt;Comparative Study&lt;/work-type&gt;&lt;urls&gt;&lt;related-urls&gt;&lt;url&gt;http://www.ncbi.nlm.nih.gov/pubmed/16485459&lt;/url&gt;&lt;/related-urls&gt;&lt;/urls&gt;&lt;language&gt;eng&lt;/language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61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lastRenderedPageBreak/>
              <w:t>GH joint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 xml:space="preserve">Cadaveric LMGI </w:t>
            </w:r>
            <w:r>
              <w:lastRenderedPageBreak/>
              <w:t>accuracy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lastRenderedPageBreak/>
              <w:t>Level 2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 xml:space="preserve">40 cadaveric </w:t>
            </w:r>
            <w:r>
              <w:lastRenderedPageBreak/>
              <w:t>specimens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lastRenderedPageBreak/>
              <w:t>Arthrogram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 xml:space="preserve">50% and 80% accurate </w:t>
            </w:r>
            <w:hyperlink w:anchor="_ENREF_61" w:tooltip="Sethi, 2006 #174" w:history="1">
              <w:r>
                <w:fldChar w:fldCharType="begin"/>
              </w:r>
              <w:r>
                <w:instrText xml:space="preserve"> ADDIN EN.CITE &lt;EndNote&gt;&lt;Cite&gt;&lt;Author&gt;Sethi&lt;/Author&gt;&lt;Year&gt;2006&lt;/Year&gt;&lt;RecNum&gt;174&lt;/RecNum&gt;&lt;DisplayText&gt;&lt;style face="superscript"&gt;61&lt;/style&gt;&lt;/DisplayText&gt;&lt;record&gt;&lt;rec-number&gt;174&lt;/rec-number&gt;&lt;foreign-keys&gt;&lt;key app="EN" db-id="vvtpte9paa2x97ef2t1ptev59avtzavf9tr5"&gt;174&lt;/key&gt;&lt;/foreign-keys&gt;&lt;ref-type name="Journal Article"&gt;17&lt;/ref-type&gt;&lt;contributors&gt;&lt;authors&gt;&lt;author&gt;Sethi, P. M.&lt;/author&gt;&lt;author&gt;El Attrache, N.&lt;/author&gt;&lt;/authors&gt;&lt;/contributors&gt;&lt;auth-address&gt;Orthopedic and Neurosurgical Specialists, Greenwich, Conn 06830, USA.&lt;/auth-address&gt;&lt;titles&gt;&lt;title&gt;Accuracy of intra-articular injection of the glenohumeral joint: a cadaveric study&lt;/title&gt;&lt;secondary-title&gt;Orthopedics&lt;/secondary-title&gt;&lt;alt-title&gt;Orthopedics&lt;/alt-title&gt;&lt;/titles&gt;&lt;pages&gt;149-52&lt;/pages&gt;&lt;volume&gt;29&lt;/volume&gt;&lt;number&gt;2&lt;/number&gt;&lt;edition&gt;2006/02/21&lt;/edition&gt;&lt;keywords&gt;&lt;keyword&gt;Aged&lt;/keyword&gt;&lt;keyword&gt;Aged, 80 and over&lt;/keyword&gt;&lt;keyword&gt;Cadaver&lt;/keyword&gt;&lt;keyword&gt;Female&lt;/keyword&gt;&lt;keyword&gt;Humans&lt;/keyword&gt;&lt;keyword&gt;Injections, Intra-Articular/*methods&lt;/keyword&gt;&lt;keyword&gt;Male&lt;/keyword&gt;&lt;keyword&gt;Middle Aged&lt;/keyword&gt;&lt;keyword&gt;*Shoulder Joint&lt;/keyword&gt;&lt;/keywords&gt;&lt;dates&gt;&lt;year&gt;2006&lt;/year&gt;&lt;pub-dates&gt;&lt;date&gt;Feb&lt;/date&gt;&lt;/pub-dates&gt;&lt;/dates&gt;&lt;isbn&gt;0147-7447 (Print)&amp;#xD;0147-7447 (Linking)&lt;/isbn&gt;&lt;accession-num&gt;16485459&lt;/accession-num&gt;&lt;work-type&gt;Comparative Study&lt;/work-type&gt;&lt;urls&gt;&lt;related-urls&gt;&lt;url&gt;http://www.ncbi.nlm.nih.gov/pubmed/16485459&lt;/url&gt;&lt;/related-urls&gt;&lt;/urls&gt;&lt;language&gt;eng&lt;/language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61</w:t>
              </w:r>
              <w:r>
                <w:fldChar w:fldCharType="end"/>
              </w:r>
            </w:hyperlink>
            <w:r>
              <w:t>depending on approach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r>
              <w:lastRenderedPageBreak/>
              <w:t>Jo 2011</w:t>
            </w:r>
            <w:hyperlink w:anchor="_ENREF_24" w:tooltip="Jo, 2011 #39" w:history="1">
              <w:r>
                <w:fldChar w:fldCharType="begin">
                  <w:fldData xml:space="preserve">PEVuZE5vdGU+PENpdGU+PEF1dGhvcj5KbzwvQXV0aG9yPjxZZWFyPjIwMTE8L1llYXI+PFJlY051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KbzwvQXV0aG9yPjxZZWFyPjIwMTE8L1llYXI+PFJlY051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24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GH joint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Human LMGI accuracy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t>Level 1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256 live human subjects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Arthrogram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73.8% accurate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r>
              <w:t>Lopes      2008</w:t>
            </w:r>
            <w:hyperlink w:anchor="_ENREF_31" w:tooltip="Lopes, 2008 #140" w:history="1">
              <w:r>
                <w:fldChar w:fldCharType="begin">
                  <w:fldData xml:space="preserve">PEVuZE5vdGU+PENpdGU+PEF1dGhvcj5Mb3BlczwvQXV0aG9yPjxZZWFyPjIwMDg8L1llYXI+PFJl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Mb3BlczwvQXV0aG9yPjxZZWFyPjIwMDg8L1llYXI+PFJl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31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GH joint, knee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Case series, LMGI accuracy and efficacy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t>Level 1 = accuracy, Level 4 = efficacy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71 live human subjects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Arthrogram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 xml:space="preserve">GH joint = 82% accurate, knee = 100% accurate, Significant improvement in pain 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r>
              <w:t>Jackson   2002</w:t>
            </w:r>
            <w:hyperlink w:anchor="_ENREF_22" w:tooltip="Jackson, 2002 #120" w:history="1">
              <w:r>
                <w:fldChar w:fldCharType="begin"/>
              </w:r>
              <w:r>
                <w:instrText xml:space="preserve"> ADDIN EN.CITE &lt;EndNote&gt;&lt;Cite&gt;&lt;Author&gt;Jackson&lt;/Author&gt;&lt;Year&gt;2002&lt;/Year&gt;&lt;RecNum&gt;120&lt;/RecNum&gt;&lt;DisplayText&gt;&lt;style face="superscript"&gt;22&lt;/style&gt;&lt;/DisplayText&gt;&lt;record&gt;&lt;rec-number&gt;120&lt;/rec-number&gt;&lt;foreign-keys&gt;&lt;key app="EN" db-id="vvtpte9paa2x97ef2t1ptev59avtzavf9tr5"&gt;120&lt;/key&gt;&lt;/foreign-keys&gt;&lt;ref-type name="Journal Article"&gt;17&lt;/ref-type&gt;&lt;contributors&gt;&lt;authors&gt;&lt;author&gt;Jackson, D. W.&lt;/author&gt;&lt;author&gt;Evans, N. A.&lt;/author&gt;&lt;author&gt;Thomas, B. M.&lt;/author&gt;&lt;/authors&gt;&lt;/contributors&gt;&lt;auth-address&gt;Southern California Center for Sports Medicine, Long Beach 90806, USA.&lt;/auth-address&gt;&lt;titles&gt;&lt;title&gt;Accuracy of needle placement into the intra-articular space of the knee&lt;/title&gt;&lt;secondary-title&gt;J Bone Joint Surg Am&lt;/secondary-title&gt;&lt;alt-title&gt;The Journal of bone and joint surgery. American volume&lt;/alt-title&gt;&lt;/titles&gt;&lt;periodical&gt;&lt;full-title&gt;J Bone Joint Surg Am&lt;/full-title&gt;&lt;/periodical&gt;&lt;pages&gt;1522-7&lt;/pages&gt;&lt;volume&gt;84-A&lt;/volume&gt;&lt;number&gt;9&lt;/number&gt;&lt;edition&gt;2002/09/05&lt;/edition&gt;&lt;keywords&gt;&lt;keyword&gt;Adjuvants, Immunologic/*administration &amp;amp; dosage/therapeutic use&lt;/keyword&gt;&lt;keyword&gt;Adult&lt;/keyword&gt;&lt;keyword&gt;Aged&lt;/keyword&gt;&lt;keyword&gt;Aged, 80 and over&lt;/keyword&gt;&lt;keyword&gt;Female&lt;/keyword&gt;&lt;keyword&gt;Fluoroscopy&lt;/keyword&gt;&lt;keyword&gt;Humans&lt;/keyword&gt;&lt;keyword&gt;Hyaluronic Acid/*administration &amp;amp; dosage/*analogs &amp;amp; derivatives/therapeutic use&lt;/keyword&gt;&lt;keyword&gt;*Injections, Intra-Articular&lt;/keyword&gt;&lt;keyword&gt;Knee Joint/*radiography&lt;/keyword&gt;&lt;keyword&gt;Male&lt;/keyword&gt;&lt;keyword&gt;Middle Aged&lt;/keyword&gt;&lt;keyword&gt;*Needles&lt;/keyword&gt;&lt;keyword&gt;Osteoarthritis, Knee/drug therapy/*radiography&lt;/keyword&gt;&lt;keyword&gt;Prospective Studies&lt;/keyword&gt;&lt;keyword&gt;*Reproducibility of Results&lt;/keyword&gt;&lt;/keywords&gt;&lt;dates&gt;&lt;year&gt;2002&lt;/year&gt;&lt;pub-dates&gt;&lt;date&gt;Sep&lt;/date&gt;&lt;/pub-dates&gt;&lt;/dates&gt;&lt;isbn&gt;0021-9355 (Print)&lt;/isbn&gt;&lt;accession-num&gt;12208907&lt;/accession-num&gt;&lt;work-type&gt;Research Support, Non-U.S. Gov&amp;apos;t&lt;/work-type&gt;&lt;urls&gt;&lt;related-urls&gt;&lt;url&gt;http://www.ncbi.nlm.nih.gov/pubmed/12208907&lt;/url&gt;&lt;/related-urls&gt;&lt;/urls&gt;&lt;language&gt;eng&lt;/language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22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Knee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Human LMGI accuracy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t>Level 1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240 live human subjects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Arthrogram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71%, 75%, and 93% accurate depending on approach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r>
              <w:t>Smith      2009</w:t>
            </w:r>
            <w:hyperlink w:anchor="_ENREF_45" w:tooltip="Smith, 2009 #187" w:history="1">
              <w:r>
                <w:fldChar w:fldCharType="begin">
                  <w:fldData xml:space="preserve">PEVuZE5vdGU+PENpdGU+PEF1dGhvcj5TbWl0aDwvQXV0aG9yPjxZZWFyPjIwMDk8L1llYXI+PFJl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TbWl0aDwvQXV0aG9yPjxZZWFyPjIwMDk8L1llYXI+PFJl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45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Hip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Human USGI accuracy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t>Level 1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28 live human subjects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Arthrogram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 xml:space="preserve">97% accuracy 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r>
              <w:t>Curtiss     2011</w:t>
            </w:r>
            <w:hyperlink w:anchor="_ENREF_9" w:tooltip="Curtiss, 2011 #15" w:history="1">
              <w:r>
                <w:fldChar w:fldCharType="begin"/>
              </w:r>
              <w:r>
                <w:instrText xml:space="preserve"> ADDIN EN.CITE &lt;EndNote&gt;&lt;Cite&gt;&lt;Author&gt;Curtiss&lt;/Author&gt;&lt;Year&gt;2011&lt;/Year&gt;&lt;RecNum&gt;15&lt;/RecNum&gt;&lt;DisplayText&gt;&lt;style face="superscript"&gt;9&lt;/style&gt;&lt;/DisplayText&gt;&lt;record&gt;&lt;rec-number&gt;15&lt;/rec-number&gt;&lt;foreign-keys&gt;&lt;key app="EN" db-id="vvtpte9paa2x97ef2t1ptev59avtzavf9tr5"&gt;15&lt;/key&gt;&lt;/foreign-keys&gt;&lt;ref-type name="Journal Article"&gt;17&lt;/ref-type&gt;&lt;contributors&gt;&lt;authors&gt;&lt;author&gt;Curtiss, H. M.&lt;/author&gt;&lt;author&gt;Finnoff, J. T.&lt;/author&gt;&lt;author&gt;Peck, E.&lt;/author&gt;&lt;author&gt;Hollman, J.&lt;/author&gt;&lt;author&gt;Muir, J.&lt;/author&gt;&lt;author&gt;Smith, J.&lt;/author&gt;&lt;/authors&gt;&lt;/contributors&gt;&lt;auth-address&gt;Department of Physical Medicine &amp;amp; Rehabilitation, Mayo Clinic College of Medicine, Mayo Clinic Sports Medicine Center, Rochester, MN, USA.&lt;/auth-address&gt;&lt;titles&gt;&lt;title&gt;Accuracy of ultrasound-guided and palpation-guided knee injections by an experienced and less-experienced injector using a superolateral approach: a cadaveric study&lt;/title&gt;&lt;secondary-title&gt;Pm &amp;amp; R&lt;/secondary-title&gt;&lt;alt-title&gt;Pm R&lt;/alt-title&gt;&lt;/titles&gt;&lt;pages&gt;507-15&lt;/pages&gt;&lt;volume&gt;3&lt;/volume&gt;&lt;number&gt;6&lt;/number&gt;&lt;keywords&gt;&lt;keyword&gt;Aged&lt;/keyword&gt;&lt;keyword&gt;Cadaver&lt;/keyword&gt;&lt;keyword&gt;*Clinical Competence&lt;/keyword&gt;&lt;keyword&gt;Confidence Intervals&lt;/keyword&gt;&lt;keyword&gt;Female&lt;/keyword&gt;&lt;keyword&gt;Humans&lt;/keyword&gt;&lt;keyword&gt;*Injections, Intra-Articular/st [Standards]&lt;/keyword&gt;&lt;keyword&gt;*Knee Joint&lt;/keyword&gt;&lt;keyword&gt;Male&lt;/keyword&gt;&lt;keyword&gt;Palpation&lt;/keyword&gt;&lt;keyword&gt;Prospective Studies&lt;/keyword&gt;&lt;keyword&gt;Single-Blind Method&lt;/keyword&gt;&lt;keyword&gt;*Ultrasonography, Interventional&lt;/keyword&gt;&lt;/keywords&gt;&lt;dates&gt;&lt;year&gt;2011&lt;/year&gt;&lt;pub-dates&gt;&lt;date&gt;Jun&lt;/date&gt;&lt;/pub-dates&gt;&lt;/dates&gt;&lt;isbn&gt;1934-1563&lt;/isbn&gt;&lt;accession-num&gt;21665162&lt;/accession-num&gt;&lt;urls&gt;&lt;/urls&gt;&lt;electronic-resource-num&gt;http://dx.doi.org/10.1016/j.pmrj.2011.02.020&lt;/electronic-resource-num&gt;&lt;remote-database-name&gt;MEDLINE&lt;/remote-database-name&gt;&lt;remote-database-provider&gt;Ovid Technologies&lt;/remote-database-provider&gt;&lt;language&gt;English&lt;/language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9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Knee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Cadaveric USGI vs. LMGI accuracy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20 cadaveric specimens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Dissection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USGI = 100% accurate, LMGI = 55% to 100% depending on injector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r>
              <w:t>Ziv 2009</w:t>
            </w:r>
            <w:hyperlink w:anchor="_ENREF_50" w:tooltip="Ziv, 2009 #205" w:history="1">
              <w:r>
                <w:fldChar w:fldCharType="begin"/>
              </w:r>
              <w:r>
                <w:instrText xml:space="preserve"> ADDIN EN.CITE &lt;EndNote&gt;&lt;Cite&gt;&lt;Author&gt;Ziv&lt;/Author&gt;&lt;Year&gt;2009&lt;/Year&gt;&lt;RecNum&gt;205&lt;/RecNum&gt;&lt;DisplayText&gt;&lt;style face="superscript"&gt;50&lt;/style&gt;&lt;/DisplayText&gt;&lt;record&gt;&lt;rec-number&gt;205&lt;/rec-number&gt;&lt;foreign-keys&gt;&lt;key app="EN" db-id="vvtpte9paa2x97ef2t1ptev59avtzavf9tr5"&gt;205&lt;/key&gt;&lt;/foreign-keys&gt;&lt;ref-type name="Journal Article"&gt;17&lt;/ref-type&gt;&lt;contributors&gt;&lt;authors&gt;&lt;author&gt;Ziv, Y. B.&lt;/author&gt;&lt;author&gt;Kardosh, R.&lt;/author&gt;&lt;author&gt;Debi, R.&lt;/author&gt;&lt;author&gt;Backstein, D.&lt;/author&gt;&lt;author&gt;Safir, O.&lt;/author&gt;&lt;author&gt;Kosashvili, Y.&lt;/author&gt;&lt;/authors&gt;&lt;/contributors&gt;&lt;auth-address&gt;Department of Orthopaedic Surgery, Assaf Harofeh Hospital, Zerrifin, Israel.&lt;/auth-address&gt;&lt;titles&gt;&lt;title&gt;An inexpensive and accurate method for hip injections without the use of imaging&lt;/title&gt;&lt;secondary-title&gt;J Clin Rheumatol&lt;/secondary-title&gt;&lt;alt-title&gt;Journal of clinical rheumatology : practical reports on rheumatic &amp;amp; musculoskeletal diseases&lt;/alt-title&gt;&lt;/titles&gt;&lt;pages&gt;103-5&lt;/pages&gt;&lt;volume&gt;15&lt;/volume&gt;&lt;number&gt;3&lt;/number&gt;&lt;keywords&gt;&lt;keyword&gt;Clinical Competence&lt;/keyword&gt;&lt;keyword&gt;Cohort Studies&lt;/keyword&gt;&lt;keyword&gt;Hip Joint/*anatomy &amp;amp; histology&lt;/keyword&gt;&lt;keyword&gt;Humans&lt;/keyword&gt;&lt;keyword&gt;Injections, Intra-Articular/*methods&lt;/keyword&gt;&lt;keyword&gt;Osteoarthritis, Hip/*drug therapy&lt;/keyword&gt;&lt;/keywords&gt;&lt;dates&gt;&lt;year&gt;2009&lt;/year&gt;&lt;pub-dates&gt;&lt;date&gt;Apr&lt;/date&gt;&lt;/pub-dates&gt;&lt;/dates&gt;&lt;isbn&gt;1536-7355 (Electronic)&amp;#xD;1076-1608 (Linking)&lt;/isbn&gt;&lt;accession-num&gt;19318983&lt;/accession-num&gt;&lt;urls&gt;&lt;related-urls&gt;&lt;url&gt;http://www.ncbi.nlm.nih.gov/pubmed/19318983&lt;/url&gt;&lt;/related-urls&gt;&lt;/urls&gt;&lt;electronic-resource-num&gt;10.1097/RHU.0b013e318190fa20&lt;/electronic-resource-num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50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Hip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Human LMGI accuracy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40 live human subjects under anesthesia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Intra-operative confirmation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77.5% accuracy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r>
              <w:t>Souza      2010</w:t>
            </w:r>
            <w:hyperlink w:anchor="_ENREF_46" w:tooltip="Souza, 2010 #64" w:history="1">
              <w:r>
                <w:fldChar w:fldCharType="begin">
                  <w:fldData xml:space="preserve">PEVuZE5vdGU+PENpdGU+PEF1dGhvcj5Tb3V6YTwvQXV0aG9yPjxZZWFyPjIwMTA8L1llYXI+PFJl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Tb3V6YTwvQXV0aG9yPjxZZWFyPjIwMTA8L1llYXI+PFJl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46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GH joint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Human USGI accuracy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t>Level 1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180 live human subjects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MRI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92% accurate on 1 attempt, remaining 8% accurate on second attempt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proofErr w:type="spellStart"/>
            <w:r>
              <w:t>Berkoff</w:t>
            </w:r>
            <w:proofErr w:type="spellEnd"/>
            <w:r>
              <w:t xml:space="preserve">   </w:t>
            </w:r>
            <w:r>
              <w:lastRenderedPageBreak/>
              <w:t>2012</w:t>
            </w:r>
            <w:hyperlink w:anchor="_ENREF_5" w:tooltip="Berkoff, 2012 #2" w:history="1">
              <w:r>
                <w:fldChar w:fldCharType="begin">
                  <w:fldData xml:space="preserve">PEVuZE5vdGU+PENpdGU+PEF1dGhvcj5CZXJrb2ZmPC9BdXRob3I+PFllYXI+MjAxMjwvWWVhcj48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CZXJrb2ZmPC9BdXRob3I+PFllYXI+MjAxMjwvWWVhcj48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5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lastRenderedPageBreak/>
              <w:t xml:space="preserve">GH joint, </w:t>
            </w:r>
            <w:r>
              <w:lastRenderedPageBreak/>
              <w:t>knee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lastRenderedPageBreak/>
              <w:t xml:space="preserve">Meta-analysis USGI vs LMGI </w:t>
            </w:r>
            <w:r>
              <w:lastRenderedPageBreak/>
              <w:t>accuracy and efficacy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lastRenderedPageBreak/>
              <w:t>Level 2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 xml:space="preserve">13 studies (5 knee, 7 </w:t>
            </w:r>
            <w:r>
              <w:lastRenderedPageBreak/>
              <w:t>shoulder, 1 both)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lastRenderedPageBreak/>
              <w:t>N/A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 xml:space="preserve">USGI knee = 95.8% </w:t>
            </w:r>
            <w:r>
              <w:lastRenderedPageBreak/>
              <w:t>accurate, LMGI Knee = 77.8% accurate, USGI GH joint = 88.8% accurate, LMGI GH joint = 61.1% accurate,</w:t>
            </w:r>
          </w:p>
          <w:p w:rsidR="008D252E" w:rsidRDefault="008D252E" w:rsidP="00E13FB5">
            <w:pPr>
              <w:jc w:val="center"/>
            </w:pPr>
            <w:r>
              <w:t>All 6 studies that evaluated efficacy showed better efficacy with USGI than LMGI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proofErr w:type="spellStart"/>
            <w:r>
              <w:lastRenderedPageBreak/>
              <w:t>Esenyel</w:t>
            </w:r>
            <w:proofErr w:type="spellEnd"/>
            <w:r>
              <w:t xml:space="preserve">   2007</w:t>
            </w:r>
            <w:hyperlink w:anchor="_ENREF_13" w:tooltip="Esenyel, 2007 #98" w:history="1">
              <w:r>
                <w:fldChar w:fldCharType="begin">
                  <w:fldData xml:space="preserve">PEVuZE5vdGU+PENpdGU+PEF1dGhvcj5Fc2VueWVsPC9BdXRob3I+PFllYXI+MjAwNzwvWWVhcj48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Fc2VueWVsPC9BdXRob3I+PFllYXI+MjAwNzwvWWVhcj48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13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Knee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Cadaveric LMGI accuracy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39 cadaveric specimens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Dissection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56%, 73%, 76%, or 85% accurate depending on approach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r>
              <w:t>Toda        2008</w:t>
            </w:r>
            <w:hyperlink w:anchor="_ENREF_48" w:tooltip="Toda, 2008 #192" w:history="1">
              <w:r>
                <w:fldChar w:fldCharType="begin"/>
              </w:r>
              <w:r>
                <w:instrText xml:space="preserve"> ADDIN EN.CITE &lt;EndNote&gt;&lt;Cite&gt;&lt;Author&gt;Toda&lt;/Author&gt;&lt;Year&gt;2008&lt;/Year&gt;&lt;RecNum&gt;192&lt;/RecNum&gt;&lt;DisplayText&gt;&lt;style face="superscript"&gt;48&lt;/style&gt;&lt;/DisplayText&gt;&lt;record&gt;&lt;rec-number&gt;192&lt;/rec-number&gt;&lt;foreign-keys&gt;&lt;key app="EN" db-id="vvtpte9paa2x97ef2t1ptev59avtzavf9tr5"&gt;192&lt;/key&gt;&lt;/foreign-keys&gt;&lt;ref-type name="Journal Article"&gt;17&lt;/ref-type&gt;&lt;contributors&gt;&lt;authors&gt;&lt;author&gt;Toda, Y.&lt;/author&gt;&lt;author&gt;Tsukimura, N.&lt;/author&gt;&lt;/authors&gt;&lt;/contributors&gt;&lt;auth-address&gt;Toda Orthopedic Rheumatology Clinic, Suita, Osaka, Japan. ugj72766@nifty.com&lt;/auth-address&gt;&lt;titles&gt;&lt;title&gt;A comparison of intra-articular hyaluronan injection accuracy rates between three approaches based on radiographic severity of knee osteoarthritis&lt;/title&gt;&lt;secondary-title&gt;Osteoarthritis Cartilage&lt;/secondary-title&gt;&lt;alt-title&gt;Osteoarthritis and cartilage / OARS, Osteoarthritis Research Society&lt;/alt-title&gt;&lt;/titles&gt;&lt;pages&gt;980-5&lt;/pages&gt;&lt;volume&gt;16&lt;/volume&gt;&lt;number&gt;9&lt;/number&gt;&lt;keywords&gt;&lt;keyword&gt;Adjuvants, Immunologic/*administration &amp;amp; dosage&lt;/keyword&gt;&lt;keyword&gt;Aged&lt;/keyword&gt;&lt;keyword&gt;Female&lt;/keyword&gt;&lt;keyword&gt;Humans&lt;/keyword&gt;&lt;keyword&gt;Hyaluronic Acid/*administration &amp;amp; dosage&lt;/keyword&gt;&lt;keyword&gt;Injections, Intra-Articular&lt;/keyword&gt;&lt;keyword&gt;Knee Joint/physiopathology/*radiography&lt;/keyword&gt;&lt;keyword&gt;Male&lt;/keyword&gt;&lt;keyword&gt;Osteoarthritis, Knee/drug therapy/*radiography&lt;/keyword&gt;&lt;keyword&gt;Range of Motion, Articular/physiology&lt;/keyword&gt;&lt;keyword&gt;Severity of Illness Index&lt;/keyword&gt;&lt;keyword&gt;Treatment Outcome&lt;/keyword&gt;&lt;/keywords&gt;&lt;dates&gt;&lt;year&gt;2008&lt;/year&gt;&lt;pub-dates&gt;&lt;date&gt;Sep&lt;/date&gt;&lt;/pub-dates&gt;&lt;/dates&gt;&lt;isbn&gt;1522-9653 (Electronic)&amp;#xD;1063-4584 (Linking)&lt;/isbn&gt;&lt;accession-num&gt;18339561&lt;/accession-num&gt;&lt;urls&gt;&lt;related-urls&gt;&lt;url&gt;http://www.ncbi.nlm.nih.gov/pubmed/18339561&lt;/url&gt;&lt;/related-urls&gt;&lt;/urls&gt;&lt;electronic-resource-num&gt;10.1016/j.joca.2008.01.003&lt;/electronic-resource-num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48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Knee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Human LMGI accuracy and efficacy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t>Level 1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50 live human subjects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Arthrogram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62%, 70%, and 86% accurate depending on approach, accurate injections = better efficacy than inaccurate injections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r>
              <w:t>Park         2011</w:t>
            </w:r>
            <w:hyperlink w:anchor="_ENREF_37" w:tooltip="Park, 2011 #48" w:history="1">
              <w:r>
                <w:fldChar w:fldCharType="begin">
                  <w:fldData xml:space="preserve">PEVuZE5vdGU+PENpdGU+PEF1dGhvcj5QYXJrPC9BdXRob3I+PFllYXI+MjAxMTwvWWVhcj48UmVj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QYXJrPC9BdXRob3I+PFllYXI+MjAxMTwvWWVhcj48UmVj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37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Knee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 xml:space="preserve">Human USGI accuracy 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t>Level 1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126 live human subjects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Arthrogram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 xml:space="preserve">75%, 95%, and 100% accurate depending on </w:t>
            </w:r>
            <w:r>
              <w:lastRenderedPageBreak/>
              <w:t>approach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r>
              <w:lastRenderedPageBreak/>
              <w:t>Jang         2013</w:t>
            </w:r>
            <w:hyperlink w:anchor="_ENREF_23" w:tooltip="Jang, 2013 #121" w:history="1">
              <w:r>
                <w:fldChar w:fldCharType="begin"/>
              </w:r>
              <w:r>
                <w:instrText xml:space="preserve"> ADDIN EN.CITE &lt;EndNote&gt;&lt;Cite&gt;&lt;Author&gt;Jang&lt;/Author&gt;&lt;Year&gt;2013&lt;/Year&gt;&lt;RecNum&gt;121&lt;/RecNum&gt;&lt;DisplayText&gt;&lt;style face="superscript"&gt;23&lt;/style&gt;&lt;/DisplayText&gt;&lt;record&gt;&lt;rec-number&gt;121&lt;/rec-number&gt;&lt;foreign-keys&gt;&lt;key app="EN" db-id="vvtpte9paa2x97ef2t1ptev59avtzavf9tr5"&gt;121&lt;/key&gt;&lt;/foreign-keys&gt;&lt;ref-type name="Journal Article"&gt;17&lt;/ref-type&gt;&lt;contributors&gt;&lt;authors&gt;&lt;author&gt;Jang, S. H.&lt;/author&gt;&lt;author&gt;Lee, S. C.&lt;/author&gt;&lt;author&gt;Lee, J. H.&lt;/author&gt;&lt;author&gt;Nam, S. H.&lt;/author&gt;&lt;author&gt;Cho, K. R.&lt;/author&gt;&lt;author&gt;Park, Y.&lt;/author&gt;&lt;/authors&gt;&lt;/contributors&gt;&lt;auth-address&gt;Department of Rehabilitation Medicine, Hanyang University College of Medicine, Seoul, South Korea.&lt;/auth-address&gt;&lt;titles&gt;&lt;title&gt;Comparison of ultrasound (US)-guided intra-articular injections by in-plain and out-of-plain on medial portal of the knee&lt;/title&gt;&lt;secondary-title&gt;Rheumatol Int&lt;/secondary-title&gt;&lt;alt-title&gt;Rheumatology international&lt;/alt-title&gt;&lt;/titles&gt;&lt;dates&gt;&lt;year&gt;2013&lt;/year&gt;&lt;pub-dates&gt;&lt;date&gt;Jan 25&lt;/date&gt;&lt;/pub-dates&gt;&lt;/dates&gt;&lt;isbn&gt;1437-160X (Electronic)&amp;#xD;0172-8172 (Linking)&lt;/isbn&gt;&lt;accession-num&gt;23354164&lt;/accession-num&gt;&lt;urls&gt;&lt;related-urls&gt;&lt;url&gt;http://www.ncbi.nlm.nih.gov/pubmed/23354164&lt;/url&gt;&lt;/related-urls&gt;&lt;/urls&gt;&lt;electronic-resource-num&gt;10.1007/s00296-012-2660-5&lt;/electronic-resource-num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23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Knee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Human USGI vs LMGI accuracy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t>Level 1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128 live human subjects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Arthrogram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USGI = 95%, and 97% accurate depending on approach, LMGI = 78% accurate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r>
              <w:t>Patel        2012</w:t>
            </w:r>
            <w:hyperlink w:anchor="_ENREF_38" w:tooltip="Patel, 2012 #49" w:history="1">
              <w:r>
                <w:fldChar w:fldCharType="begin"/>
              </w:r>
              <w:r>
                <w:instrText xml:space="preserve"> ADDIN EN.CITE &lt;EndNote&gt;&lt;Cite&gt;&lt;Author&gt;Patel&lt;/Author&gt;&lt;Year&gt;2012&lt;/Year&gt;&lt;RecNum&gt;49&lt;/RecNum&gt;&lt;DisplayText&gt;&lt;style face="superscript"&gt;38&lt;/style&gt;&lt;/DisplayText&gt;&lt;record&gt;&lt;rec-number&gt;49&lt;/rec-number&gt;&lt;foreign-keys&gt;&lt;key app="EN" db-id="vvtpte9paa2x97ef2t1ptev59avtzavf9tr5"&gt;49&lt;/key&gt;&lt;/foreign-keys&gt;&lt;ref-type name="Journal Article"&gt;17&lt;/ref-type&gt;&lt;contributors&gt;&lt;authors&gt;&lt;author&gt;Patel, D. N.&lt;/author&gt;&lt;author&gt;Nayyar, S.&lt;/author&gt;&lt;author&gt;Hasan, S.&lt;/author&gt;&lt;author&gt;Khatib, O.&lt;/author&gt;&lt;author&gt;Sidash, S.&lt;/author&gt;&lt;author&gt;Jazrawi, L. M.&lt;/author&gt;&lt;/authors&gt;&lt;/contributors&gt;&lt;auth-address&gt;Division of Sports Medicine, New York University Hospital for Joint Diseases, New York, NY, USA. deepan.patel@nyumc.org&lt;/auth-address&gt;&lt;titles&gt;&lt;title&gt;Comparison of ultrasound-guided versus blind glenohumeral injections: a cadaveric study&lt;/title&gt;&lt;secondary-title&gt;Journal of Shoulder &amp;amp; Elbow Surgery&lt;/secondary-title&gt;&lt;alt-title&gt;J Shoulder Elbow Surg&lt;/alt-title&gt;&lt;/titles&gt;&lt;pages&gt;1664-8&lt;/pages&gt;&lt;volume&gt;21&lt;/volume&gt;&lt;number&gt;12&lt;/number&gt;&lt;keywords&gt;&lt;keyword&gt;Adult&lt;/keyword&gt;&lt;keyword&gt;Aged&lt;/keyword&gt;&lt;keyword&gt;Cadaver&lt;/keyword&gt;&lt;keyword&gt;*Contrast Media/ad [Administration &amp;amp; Dosage]&lt;/keyword&gt;&lt;keyword&gt;Female&lt;/keyword&gt;&lt;keyword&gt;Humans&lt;/keyword&gt;&lt;keyword&gt;Injections, Intra-Articular/mt [Methods]&lt;/keyword&gt;&lt;keyword&gt;Male&lt;/keyword&gt;&lt;keyword&gt;Middle Aged&lt;/keyword&gt;&lt;keyword&gt;Reproducibility of Results&lt;/keyword&gt;&lt;keyword&gt;*Shoulder Joint/su [Surgery]&lt;/keyword&gt;&lt;keyword&gt;*Shoulder Joint/us [Ultrasonography]&lt;/keyword&gt;&lt;keyword&gt;0 (Contrast Media)&lt;/keyword&gt;&lt;/keywords&gt;&lt;dates&gt;&lt;year&gt;2012&lt;/year&gt;&lt;pub-dates&gt;&lt;date&gt;Dec&lt;/date&gt;&lt;/pub-dates&gt;&lt;/dates&gt;&lt;isbn&gt;1532-6500&lt;/isbn&gt;&lt;accession-num&gt;22445159&lt;/accession-num&gt;&lt;work-type&gt;Comparative Study&lt;/work-type&gt;&lt;urls&gt;&lt;/urls&gt;&lt;electronic-resource-num&gt;http://dx.doi.org/10.1016/j.jse.2011.11.026&lt;/electronic-resource-num&gt;&lt;remote-database-name&gt;MEDLINE&lt;/remote-database-name&gt;&lt;remote-database-provider&gt;Ovid Technologies&lt;/remote-database-provider&gt;&lt;language&gt;English&lt;/language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38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GH joint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Cadaveric USGI vs LMGI accuracy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80 cadaveric specimens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Arthrogram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 xml:space="preserve">USGI = 92.5% accurate, LMGI = 72.5% 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proofErr w:type="spellStart"/>
            <w:r>
              <w:t>Sibbitt</w:t>
            </w:r>
            <w:proofErr w:type="spellEnd"/>
            <w:r>
              <w:t xml:space="preserve"> 2012</w:t>
            </w:r>
            <w:hyperlink w:anchor="_ENREF_57" w:tooltip="Sibbitt, 2012 #58" w:history="1">
              <w:r>
                <w:fldChar w:fldCharType="begin">
                  <w:fldData xml:space="preserve">PEVuZE5vdGU+PENpdGU+PEF1dGhvcj5TaWJiaXR0PC9BdXRob3I+PFllYXI+MjAxMjwvWWVhcj48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TaWJiaXR0PC9BdXRob3I+PFllYXI+MjAxMjwvWWVhcj48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57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Knee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Prospective, randomized comparison study of LMGI vs. USGI injection efficacy and cost-effectiveness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64 live human subjects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None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USGI had less procedural pain, aspirated more fluid, had better outcomes, and reduced health care costs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proofErr w:type="spellStart"/>
            <w:r>
              <w:t>Gokalp</w:t>
            </w:r>
            <w:proofErr w:type="spellEnd"/>
            <w:r>
              <w:t xml:space="preserve">    2010</w:t>
            </w:r>
            <w:hyperlink w:anchor="_ENREF_15" w:tooltip="Gokalp, 2010 #31" w:history="1">
              <w:r>
                <w:fldChar w:fldCharType="begin">
                  <w:fldData xml:space="preserve">PEVuZE5vdGU+PENpdGU+PEF1dGhvcj5Hb2thbHA8L0F1dGhvcj48WWVhcj4yMDEwPC9ZZWFyPjxS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Hb2thbHA8L0F1dGhvcj48WWVhcj4yMDEwPC9ZZWFyPjxS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15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GH joint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Human USGI accuracy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t>Level 1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29 live human subjects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MRI arthrogram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96.7% accurate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proofErr w:type="spellStart"/>
            <w:r>
              <w:t>Diracoglu</w:t>
            </w:r>
            <w:proofErr w:type="spellEnd"/>
            <w:r>
              <w:t xml:space="preserve"> 2009</w:t>
            </w:r>
            <w:hyperlink w:anchor="_ENREF_12" w:tooltip="Diracoglu, 2009 #93" w:history="1">
              <w:r>
                <w:fldChar w:fldCharType="begin">
                  <w:fldData xml:space="preserve">PEVuZE5vdGU+PENpdGU+PEF1dGhvcj5EaXJhY29nbHU8L0F1dGhvcj48WWVhcj4yMDA5PC9ZZWFy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EaXJhY29nbHU8L0F1dGhvcj48WWVhcj4yMDA5PC9ZZWFy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12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Hip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Human LMGI accuracy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16 live human subjects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Arthrogram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66.7% accurate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proofErr w:type="spellStart"/>
            <w:r>
              <w:t>Yoong</w:t>
            </w:r>
            <w:proofErr w:type="spellEnd"/>
            <w:r>
              <w:t xml:space="preserve">     2012</w:t>
            </w:r>
            <w:hyperlink w:anchor="_ENREF_59" w:tooltip="Yoong, 2012 #68" w:history="1">
              <w:r>
                <w:fldChar w:fldCharType="begin">
                  <w:fldData xml:space="preserve">PEVuZE5vdGU+PENpdGU+PEF1dGhvcj5Zb29uZzwvQXV0aG9yPjxZZWFyPjIwMTI8L1llYXI+PFJl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Zb29uZzwvQXV0aG9yPjxZZWFyPjIwMTI8L1llYXI+PFJl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59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Hip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 xml:space="preserve">Prospective human study of value of response to diagnostic USGI hip injection to predict good surgical outcomes for total hip </w:t>
            </w:r>
            <w:r>
              <w:lastRenderedPageBreak/>
              <w:t xml:space="preserve">arthroplasty 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lastRenderedPageBreak/>
              <w:t>Level 4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138 live human subjects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None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93% of patients who had reduced pain from injection had a successful surgical outcome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proofErr w:type="spellStart"/>
            <w:r>
              <w:lastRenderedPageBreak/>
              <w:t>Im</w:t>
            </w:r>
            <w:proofErr w:type="spellEnd"/>
            <w:r>
              <w:t xml:space="preserve"> 2009</w:t>
            </w:r>
            <w:hyperlink w:anchor="_ENREF_21" w:tooltip="Im, 2009 #118" w:history="1">
              <w:r>
                <w:fldChar w:fldCharType="begin">
                  <w:fldData xml:space="preserve">PEVuZE5vdGU+PENpdGU+PEF1dGhvcj5JbTwvQXV0aG9yPjxZZWFyPjIwMDk8L1llYXI+PFJlY051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JbTwvQXV0aG9yPjxZZWFyPjIwMDk8L1llYXI+PFJlY051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21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Knee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Human USGI vs LMGI accuracy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t>Level 1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89 live human subjects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Arthrogram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USGI = 95.6% accurate, LMGI = 77.3% accurate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proofErr w:type="spellStart"/>
            <w:r>
              <w:t>Rutten</w:t>
            </w:r>
            <w:proofErr w:type="spellEnd"/>
            <w:r>
              <w:t xml:space="preserve">    2009</w:t>
            </w:r>
            <w:hyperlink w:anchor="_ENREF_42" w:tooltip="Rutten, 2009 #167" w:history="1">
              <w:r>
                <w:fldChar w:fldCharType="begin">
                  <w:fldData xml:space="preserve">PEVuZE5vdGU+PENpdGU+PEF1dGhvcj5SdXR0ZW48L0F1dGhvcj48WWVhcj4yMDA5PC9ZZWFyPjxS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=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SdXR0ZW48L0F1dGhvcj48WWVhcj4yMDA5PC9ZZWFyPjxS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=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42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GH joint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Human USGI vs FSGI accuracy and procedural pain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t>Level 1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25 live human subjects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MRI arthrogram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USGI = 94% accurate first attempt, 100% accurate after second attempt, less painful than FSGI, FSGI = 72% accurate first attempt, 100% accurate after second attempt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proofErr w:type="spellStart"/>
            <w:r>
              <w:t>Migliore</w:t>
            </w:r>
            <w:proofErr w:type="spellEnd"/>
            <w:r>
              <w:t xml:space="preserve">  2011</w:t>
            </w:r>
            <w:hyperlink w:anchor="_ENREF_35" w:tooltip="Migliore, 2011 #46" w:history="1">
              <w:r>
                <w:fldChar w:fldCharType="begin">
                  <w:fldData xml:space="preserve">PEVuZE5vdGU+PENpdGU+PEF1dGhvcj5NaWdsaW9yZTwvQXV0aG9yPjxZZWFyPjIwMTE8L1llYXI+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NaWdsaW9yZTwvQXV0aG9yPjxZZWFyPjIwMTE8L1llYXI+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35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Hip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Open, retrospective, study evaluating NSAID consumption following USGI with hyaluronic acid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t>Level 4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2343 live human subjects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None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48.2% decrease in NSAID consumption following USGI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r>
              <w:t>Soh 2011</w:t>
            </w:r>
            <w:hyperlink w:anchor="_ENREF_58" w:tooltip="Soh, 2011 #190" w:history="1">
              <w:r>
                <w:fldChar w:fldCharType="begin"/>
              </w:r>
              <w:r>
                <w:instrText xml:space="preserve"> ADDIN EN.CITE &lt;EndNote&gt;&lt;Cite&gt;&lt;Author&gt;Soh&lt;/Author&gt;&lt;Year&gt;2011&lt;/Year&gt;&lt;RecNum&gt;190&lt;/RecNum&gt;&lt;DisplayText&gt;&lt;style face="superscript"&gt;58&lt;/style&gt;&lt;/DisplayText&gt;&lt;record&gt;&lt;rec-number&gt;190&lt;/rec-number&gt;&lt;foreign-keys&gt;&lt;key app="EN" db-id="vvtpte9paa2x97ef2t1ptev59avtzavf9tr5"&gt;190&lt;/key&gt;&lt;/foreign-keys&gt;&lt;ref-type name="Journal Article"&gt;17&lt;/ref-type&gt;&lt;contributors&gt;&lt;authors&gt;&lt;author&gt;Soh, E.&lt;/author&gt;&lt;author&gt;Li, W.&lt;/author&gt;&lt;author&gt;Ong, K. O.&lt;/author&gt;&lt;author&gt;Chen, W.&lt;/author&gt;&lt;author&gt;Bautista, D.&lt;/author&gt;&lt;/authors&gt;&lt;/contributors&gt;&lt;auth-address&gt;Department of Diagnostic Radiology, Singapore General Hospital, Singapore. esoh@doctors.org.uk&lt;/auth-address&gt;&lt;titles&gt;&lt;title&gt;Image-guided versus blind corticosteroid injections in adults with shoulder pain: a systematic review&lt;/title&gt;&lt;secondary-title&gt;BMC Musculoskelet Disord&lt;/secondary-title&gt;&lt;alt-title&gt;BMC musculoskeletal disorders&lt;/alt-title&gt;&lt;/titles&gt;&lt;pages&gt;137&lt;/pages&gt;&lt;volume&gt;12&lt;/volume&gt;&lt;edition&gt;2011/06/28&lt;/edition&gt;&lt;keywords&gt;&lt;keyword&gt;Adrenal Cortex Hormones/*administration &amp;amp; dosage&lt;/keyword&gt;&lt;keyword&gt;Adult&lt;/keyword&gt;&lt;keyword&gt;Anti-Inflammatory Agents/*administration &amp;amp; dosage&lt;/keyword&gt;&lt;keyword&gt;Fluoroscopy/*methods/standards&lt;/keyword&gt;&lt;keyword&gt;Humans&lt;/keyword&gt;&lt;keyword&gt;Injections, Intra-Articular/methods/standards&lt;/keyword&gt;&lt;keyword&gt;Shoulder Pain/*drug therapy/radiography/ultrasonography&lt;/keyword&gt;&lt;keyword&gt;Ultrasonography, Interventional/*methods/standards&lt;/keyword&gt;&lt;/keywords&gt;&lt;dates&gt;&lt;year&gt;2011&lt;/year&gt;&lt;/dates&gt;&lt;isbn&gt;1471-2474 (Electronic)&amp;#xD;1471-2474 (Linking)&lt;/isbn&gt;&lt;accession-num&gt;21702969&lt;/accession-num&gt;&lt;work-type&gt;Comparative Study&amp;#xD;Review&lt;/work-type&gt;&lt;urls&gt;&lt;related-urls&gt;&lt;url&gt;http://www.ncbi.nlm.nih.gov/pubmed/21702969&lt;/url&gt;&lt;/related-urls&gt;&lt;/urls&gt;&lt;custom2&gt;3135580&lt;/custom2&gt;&lt;electronic-resource-num&gt;10.1186/1471-2474-12-137&lt;/electronic-resource-num&gt;&lt;language&gt;eng&lt;/language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58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Shoulder (didn’t specific GH joint vs subacromial, etc)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Meta-analysis of image guided injections vs LMGI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t>Level 1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2 studies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N/A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 xml:space="preserve">Image-guided injections had better outcomes than LMGI, but only 2 studies met inclusion </w:t>
            </w:r>
            <w:r>
              <w:lastRenderedPageBreak/>
              <w:t>criteria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r>
              <w:lastRenderedPageBreak/>
              <w:t>Bloom     2012</w:t>
            </w:r>
            <w:hyperlink w:anchor="_ENREF_6" w:tooltip="Bloom, 2012 #3" w:history="1">
              <w:r>
                <w:fldChar w:fldCharType="begin">
                  <w:fldData xml:space="preserve">PEVuZE5vdGU+PENpdGU+PEF1dGhvcj5CbG9vbTwvQXV0aG9yPjxZZWFyPjIwMTI8L1llYXI+PFJl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CbG9vbTwvQXV0aG9yPjxZZWFyPjIwMTI8L1llYXI+PFJl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6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 xml:space="preserve">Shoulder (didn’t specific GH joint vs subacromial, etc) 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Cochrane database review of efficacy of USGI vs. LMGI or intra-muscular steroid injection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t>Level 1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5 studies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N/A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Initial analysis revealed significant difference in pain reduction at 6 weeks favoring USGI, but re-analysis after removing trials with inadequate blinding revealed no difference between LMGI and USGI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r>
              <w:t>Jones       1993</w:t>
            </w:r>
            <w:hyperlink w:anchor="_ENREF_26" w:tooltip="Jones, 1993 #123" w:history="1">
              <w:r>
                <w:fldChar w:fldCharType="begin"/>
              </w:r>
              <w:r>
                <w:instrText xml:space="preserve"> ADDIN EN.CITE &lt;EndNote&gt;&lt;Cite&gt;&lt;Author&gt;Jones&lt;/Author&gt;&lt;Year&gt;1993&lt;/Year&gt;&lt;RecNum&gt;123&lt;/RecNum&gt;&lt;DisplayText&gt;&lt;style face="superscript"&gt;26&lt;/style&gt;&lt;/DisplayText&gt;&lt;record&gt;&lt;rec-number&gt;123&lt;/rec-number&gt;&lt;foreign-keys&gt;&lt;key app="EN" db-id="vvtpte9paa2x97ef2t1ptev59avtzavf9tr5"&gt;123&lt;/key&gt;&lt;/foreign-keys&gt;&lt;ref-type name="Journal Article"&gt;17&lt;/ref-type&gt;&lt;contributors&gt;&lt;authors&gt;&lt;author&gt;Jones, A.&lt;/author&gt;&lt;author&gt;Regan, M.&lt;/author&gt;&lt;author&gt;Ledingham, J.&lt;/author&gt;&lt;author&gt;Pattrick, M.&lt;/author&gt;&lt;author&gt;Manhire, A.&lt;/author&gt;&lt;author&gt;Doherty, M.&lt;/author&gt;&lt;/authors&gt;&lt;/contributors&gt;&lt;auth-address&gt;Rheumatology Unit, City Hospital, Nottingham.&lt;/auth-address&gt;&lt;titles&gt;&lt;title&gt;Importance of placement of intra-articular steroid injections&lt;/title&gt;&lt;secondary-title&gt;BMJ&lt;/secondary-title&gt;&lt;alt-title&gt;Bmj&lt;/alt-title&gt;&lt;/titles&gt;&lt;pages&gt;1329-30&lt;/pages&gt;&lt;volume&gt;307&lt;/volume&gt;&lt;number&gt;6915&lt;/number&gt;&lt;keywords&gt;&lt;keyword&gt;Adult&lt;/keyword&gt;&lt;keyword&gt;Aged&lt;/keyword&gt;&lt;keyword&gt;Aged, 80 and over&lt;/keyword&gt;&lt;keyword&gt;Arthritis, Rheumatoid/drug therapy&lt;/keyword&gt;&lt;keyword&gt;Humans&lt;/keyword&gt;&lt;keyword&gt;Injections, Intra-Articular/standards&lt;/keyword&gt;&lt;keyword&gt;Methylprednisolone/*administration &amp;amp; dosage/therapeutic use&lt;/keyword&gt;&lt;keyword&gt;Middle Aged&lt;/keyword&gt;&lt;keyword&gt;Osteoarthritis/drug therapy&lt;/keyword&gt;&lt;keyword&gt;Synovitis/*drug therapy&lt;/keyword&gt;&lt;/keywords&gt;&lt;dates&gt;&lt;year&gt;1993&lt;/year&gt;&lt;pub-dates&gt;&lt;date&gt;Nov 20&lt;/date&gt;&lt;/pub-dates&gt;&lt;/dates&gt;&lt;isbn&gt;0959-8138 (Print)&amp;#xD;0959-535X (Linking)&lt;/isbn&gt;&lt;accession-num&gt;8257889&lt;/accession-num&gt;&lt;urls&gt;&lt;related-urls&gt;&lt;url&gt;http://www.ncbi.nlm.nih.gov/pubmed/8257889&lt;/url&gt;&lt;/related-urls&gt;&lt;/urls&gt;&lt;custom2&gt;1679404&lt;/custom2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26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Knee, GH joint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Prospective, blinded study of LMGI accuracy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109 live human subjects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Arthrogram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LMGI GH joint = 10% accurate, LMGI knee = 64% accurate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r>
              <w:t>Daley       2011</w:t>
            </w:r>
            <w:hyperlink w:anchor="_ENREF_10" w:tooltip="Daley, 2011 #17" w:history="1">
              <w:r>
                <w:fldChar w:fldCharType="begin"/>
              </w:r>
              <w:r>
                <w:instrText xml:space="preserve"> ADDIN EN.CITE &lt;EndNote&gt;&lt;Cite&gt;&lt;Author&gt;Daley&lt;/Author&gt;&lt;Year&gt;2011&lt;/Year&gt;&lt;RecNum&gt;17&lt;/RecNum&gt;&lt;DisplayText&gt;&lt;style face="superscript"&gt;10&lt;/style&gt;&lt;/DisplayText&gt;&lt;record&gt;&lt;rec-number&gt;17&lt;/rec-number&gt;&lt;foreign-keys&gt;&lt;key app="EN" db-id="vvtpte9paa2x97ef2t1ptev59avtzavf9tr5"&gt;17&lt;/key&gt;&lt;/foreign-keys&gt;&lt;ref-type name="Journal Article"&gt;17&lt;/ref-type&gt;&lt;contributors&gt;&lt;authors&gt;&lt;author&gt;Daley, E. L.&lt;/author&gt;&lt;author&gt;Bajaj, S.&lt;/author&gt;&lt;author&gt;Bisson, L. J.&lt;/author&gt;&lt;author&gt;Cole, B. J.&lt;/author&gt;&lt;/authors&gt;&lt;/contributors&gt;&lt;auth-address&gt;Section of Sports Medicine, Department of Orthopedic Surgery, Rush University Medical Center, 1611 W Harrison, Chicago, IL 60612, USA.&lt;/auth-address&gt;&lt;titles&gt;&lt;title&gt;Improving injection accuracy of the elbow, knee, and shoulder: does injection site and imaging make a difference? A systematic review&lt;/title&gt;&lt;secondary-title&gt;American Journal of Sports Medicine&lt;/secondary-title&gt;&lt;alt-title&gt;Am J Sports Med&lt;/alt-title&gt;&lt;/titles&gt;&lt;alt-periodical&gt;&lt;full-title&gt;Am J Sports Med&lt;/full-title&gt;&lt;/alt-periodical&gt;&lt;pages&gt;656-62&lt;/pages&gt;&lt;volume&gt;39&lt;/volume&gt;&lt;number&gt;3&lt;/number&gt;&lt;keywords&gt;&lt;keyword&gt;Arthrography&lt;/keyword&gt;&lt;keyword&gt;*Elbow Joint&lt;/keyword&gt;&lt;keyword&gt;Fluoroscopy&lt;/keyword&gt;&lt;keyword&gt;Humans&lt;/keyword&gt;&lt;keyword&gt;*Injections, Intra-Articular/mt [Methods]&lt;/keyword&gt;&lt;keyword&gt;*Knee Joint&lt;/keyword&gt;&lt;keyword&gt;Magnetic Resonance Imaging&lt;/keyword&gt;&lt;keyword&gt;Reproducibility of Results&lt;/keyword&gt;&lt;keyword&gt;*Shoulder Joint&lt;/keyword&gt;&lt;keyword&gt;Ultrasonography, Interventional&lt;/keyword&gt;&lt;/keywords&gt;&lt;dates&gt;&lt;year&gt;2011&lt;/year&gt;&lt;pub-dates&gt;&lt;date&gt;Mar&lt;/date&gt;&lt;/pub-dates&gt;&lt;/dates&gt;&lt;isbn&gt;1552-3365&lt;/isbn&gt;&lt;accession-num&gt;21257847&lt;/accession-num&gt;&lt;work-type&gt;Review&lt;/work-type&gt;&lt;urls&gt;&lt;/urls&gt;&lt;electronic-resource-num&gt;http://dx.doi.org/10.1177/0363546510390610&lt;/electronic-resource-num&gt;&lt;remote-database-name&gt;MEDLINE&lt;/remote-database-name&gt;&lt;remote-database-provider&gt;Ovid Technologies&lt;/remote-database-provider&gt;&lt;language&gt;English&lt;/language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10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Knee, GH joint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Systematic literature of  injection accuracy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t>Level 1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27 studies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N/A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LMGI GH joint = 27%, 40%, 42%, 85%, 100% accurate depending on approach, LMGI knee = 70%, 83%, 85% accurate depending on approach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r>
              <w:lastRenderedPageBreak/>
              <w:t>Levi          2013</w:t>
            </w:r>
            <w:hyperlink w:anchor="_ENREF_30" w:tooltip="Levi, 2013 #44" w:history="1">
              <w:r>
                <w:fldChar w:fldCharType="begin"/>
              </w:r>
              <w:r>
                <w:instrText xml:space="preserve"> ADDIN EN.CITE &lt;EndNote&gt;&lt;Cite&gt;&lt;Author&gt;Levi&lt;/Author&gt;&lt;Year&gt;2013&lt;/Year&gt;&lt;RecNum&gt;44&lt;/RecNum&gt;&lt;DisplayText&gt;&lt;style face="superscript"&gt;30&lt;/style&gt;&lt;/DisplayText&gt;&lt;record&gt;&lt;rec-number&gt;44&lt;/rec-number&gt;&lt;foreign-keys&gt;&lt;key app="EN" db-id="vvtpte9paa2x97ef2t1ptev59avtzavf9tr5"&gt;44&lt;/key&gt;&lt;/foreign-keys&gt;&lt;ref-type name="Journal Article"&gt;17&lt;/ref-type&gt;&lt;contributors&gt;&lt;authors&gt;&lt;author&gt;Levi, D. S.&lt;/author&gt;&lt;/authors&gt;&lt;/contributors&gt;&lt;auth-address&gt;APM Spine and Sports Physicians, 5665 Lowery Road, Norfolk, VA 23502, USA. levid@cox.net&lt;/auth-address&gt;&lt;titles&gt;&lt;title&gt;Intra-articular hip injections using ultrasound guidance: accuracy using a linear array transducer&lt;/title&gt;&lt;secondary-title&gt;Pm &amp;amp; R&lt;/secondary-title&gt;&lt;alt-title&gt;Pm R&lt;/alt-title&gt;&lt;/titles&gt;&lt;pages&gt;129-34&lt;/pages&gt;&lt;volume&gt;5&lt;/volume&gt;&lt;number&gt;2&lt;/number&gt;&lt;keywords&gt;&lt;keyword&gt;Fluoroscopy/mt [Methods]&lt;/keyword&gt;&lt;keyword&gt;Hip Joint/ra [Radiography]&lt;/keyword&gt;&lt;keyword&gt;*Hip Joint/us [Ultrasonography]&lt;/keyword&gt;&lt;keyword&gt;Humans&lt;/keyword&gt;&lt;keyword&gt;*Hyaluronic Acid/ad [Administration &amp;amp; Dosage]&lt;/keyword&gt;&lt;keyword&gt;Injections, Intra-Articular/mt [Methods]&lt;/keyword&gt;&lt;keyword&gt;*Joint Diseases/dt [Drug Therapy]&lt;/keyword&gt;&lt;keyword&gt;Joint Diseases/ra [Radiography]&lt;/keyword&gt;&lt;keyword&gt;Joint Diseases/us [Ultrasonography]&lt;/keyword&gt;&lt;keyword&gt;Reproducibility of Results&lt;/keyword&gt;&lt;keyword&gt;Retrospective Studies&lt;/keyword&gt;&lt;keyword&gt;*Transducers&lt;/keyword&gt;&lt;keyword&gt;*Ultrasonography, Interventional/is [Instrumentation]&lt;/keyword&gt;&lt;keyword&gt;Viscosupplements/ad [Administration &amp;amp; Dosage]&lt;/keyword&gt;&lt;keyword&gt;0 (Viscosupplements)&lt;/keyword&gt;&lt;keyword&gt;9004-61-9 (Hyaluronic Acid)&lt;/keyword&gt;&lt;/keywords&gt;&lt;dates&gt;&lt;year&gt;2013&lt;/year&gt;&lt;pub-dates&gt;&lt;date&gt;Feb&lt;/date&gt;&lt;/pub-dates&gt;&lt;/dates&gt;&lt;isbn&gt;1934-1563&lt;/isbn&gt;&lt;accession-num&gt;22964267&lt;/accession-num&gt;&lt;work-type&gt;Comparative Study&lt;/work-type&gt;&lt;urls&gt;&lt;/urls&gt;&lt;electronic-resource-num&gt;http://dx.doi.org/10.1016/j.pmrj.2012.08.010&lt;/electronic-resource-num&gt;&lt;remote-database-name&gt;MEDLINE&lt;/remote-database-name&gt;&lt;remote-database-provider&gt;Ovid Technologies&lt;/remote-database-provider&gt;&lt;language&gt;English&lt;/language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30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Hip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Retrospective Review of USGI accuracy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t>Level 4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11 live human subjects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Arthrogram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USGI = 100% accurate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proofErr w:type="spellStart"/>
            <w:r>
              <w:t>Perdikakis</w:t>
            </w:r>
            <w:proofErr w:type="spellEnd"/>
            <w:r>
              <w:t xml:space="preserve"> 2012</w:t>
            </w:r>
            <w:hyperlink w:anchor="_ENREF_39" w:tooltip="Perdikakis, 2012 #159" w:history="1">
              <w:r>
                <w:fldChar w:fldCharType="begin"/>
              </w:r>
              <w:r>
                <w:instrText xml:space="preserve"> ADDIN EN.CITE &lt;EndNote&gt;&lt;Cite&gt;&lt;Author&gt;Perdikakis&lt;/Author&gt;&lt;Year&gt;2012&lt;/Year&gt;&lt;RecNum&gt;159&lt;/RecNum&gt;&lt;DisplayText&gt;&lt;style face="superscript"&gt;39&lt;/style&gt;&lt;/DisplayText&gt;&lt;record&gt;&lt;rec-number&gt;159&lt;/rec-number&gt;&lt;foreign-keys&gt;&lt;key app="EN" db-id="vvtpte9paa2x97ef2t1ptev59avtzavf9tr5"&gt;159&lt;/key&gt;&lt;/foreign-keys&gt;&lt;ref-type name="Journal Article"&gt;17&lt;/ref-type&gt;&lt;contributors&gt;&lt;authors&gt;&lt;author&gt;Perdikakis, E.&lt;/author&gt;&lt;author&gt;Drakonaki, E.&lt;/author&gt;&lt;author&gt;Maris, T.&lt;/author&gt;&lt;author&gt;Karantanas, A.&lt;/author&gt;&lt;/authors&gt;&lt;/contributors&gt;&lt;auth-address&gt;Department of Medical Imaging, University Hospital, Heraklion, 71110, Crete, Greece.&lt;/auth-address&gt;&lt;titles&gt;&lt;title&gt;MR arthrography of the shoulder: tolerance evaluation of four different injection techniques&lt;/title&gt;&lt;secondary-title&gt;Skeletal Radiol&lt;/secondary-title&gt;&lt;alt-title&gt;Skeletal radiology&lt;/alt-title&gt;&lt;/titles&gt;&lt;periodical&gt;&lt;full-title&gt;Skeletal Radiol&lt;/full-title&gt;&lt;/periodical&gt;&lt;edition&gt;2012/10/16&lt;/edition&gt;&lt;dates&gt;&lt;year&gt;2012&lt;/year&gt;&lt;pub-dates&gt;&lt;date&gt;Oct 14&lt;/date&gt;&lt;/pub-dates&gt;&lt;/dates&gt;&lt;isbn&gt;1432-2161 (Electronic)&amp;#xD;0364-2348 (Linking)&lt;/isbn&gt;&lt;accession-num&gt;23064511&lt;/accession-num&gt;&lt;urls&gt;&lt;related-urls&gt;&lt;url&gt;http://www.ncbi.nlm.nih.gov/pubmed/23064511&lt;/url&gt;&lt;/related-urls&gt;&lt;/urls&gt;&lt;electronic-resource-num&gt;10.1007/s00256-012-1526-y&lt;/electronic-resource-num&gt;&lt;language&gt;Eng&lt;/language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39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GH joint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Prospective, randomized study comparing accuracy of USGI vs. FSGI vs CT-guided injection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t>Level 1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125 live human subjects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MRI arthrogram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100% accurate for all techniques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r>
              <w:t>Catalano 2007</w:t>
            </w:r>
            <w:hyperlink w:anchor="_ENREF_7" w:tooltip="Catalano, 2007 #80" w:history="1">
              <w:r>
                <w:fldChar w:fldCharType="begin">
                  <w:fldData xml:space="preserve">PEVuZE5vdGU+PENpdGU+PEF1dGhvcj5DYXRhbGFubzwvQXV0aG9yPjxZZWFyPjIwMDc8L1llYXI+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DYXRhbGFubzwvQXV0aG9yPjxZZWFyPjIwMDc8L1llYXI+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7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GH joint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Human LMGI accuracy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t>Level 1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147 live human subjects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MRI arthrogram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LMGI 85% accurate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r>
              <w:t>Smith      2006</w:t>
            </w:r>
            <w:hyperlink w:anchor="_ENREF_44" w:tooltip="Smith, 2006 #230" w:history="1">
              <w:r>
                <w:fldChar w:fldCharType="begin"/>
              </w:r>
              <w:r>
                <w:instrText xml:space="preserve"> ADDIN EN.CITE &lt;EndNote&gt;&lt;Cite&gt;&lt;Author&gt;Smith&lt;/Author&gt;&lt;Year&gt;2006&lt;/Year&gt;&lt;RecNum&gt;230&lt;/RecNum&gt;&lt;DisplayText&gt;&lt;style face="superscript"&gt;44&lt;/style&gt;&lt;/DisplayText&gt;&lt;record&gt;&lt;rec-number&gt;230&lt;/rec-number&gt;&lt;foreign-keys&gt;&lt;key app="EN" db-id="vvtpte9paa2x97ef2t1ptev59avtzavf9tr5"&gt;230&lt;/key&gt;&lt;/foreign-keys&gt;&lt;ref-type name="Journal Article"&gt;17&lt;/ref-type&gt;&lt;contributors&gt;&lt;authors&gt;&lt;author&gt;Smith, J, Hurdle MFB&lt;/author&gt;&lt;/authors&gt;&lt;/contributors&gt;&lt;titles&gt;&lt;title&gt;Office based ultrasound-guided intra-articular hip injection - technique for physiatric practice&lt;/title&gt;&lt;secondary-title&gt;Arch Phys Med Rehabil&lt;/secondary-title&gt;&lt;/titles&gt;&lt;periodical&gt;&lt;full-title&gt;Arch Phys Med Rehabil&lt;/full-title&gt;&lt;/periodical&gt;&lt;volume&gt;87&lt;/volume&gt;&lt;number&gt;296-298&lt;/number&gt;&lt;dates&gt;&lt;year&gt;2006&lt;/year&gt;&lt;/dates&gt;&lt;urls&gt;&lt;/urls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44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Hip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Human USGI technique description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t>Level 5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1 live human subject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Arthrogram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100% accurate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proofErr w:type="spellStart"/>
            <w:r>
              <w:t>DeMouy</w:t>
            </w:r>
            <w:proofErr w:type="spellEnd"/>
            <w:r>
              <w:t xml:space="preserve"> 1997</w:t>
            </w:r>
            <w:hyperlink w:anchor="_ENREF_11" w:tooltip="DeMouy, 1997 #92" w:history="1">
              <w:r>
                <w:fldChar w:fldCharType="begin"/>
              </w:r>
              <w:r>
                <w:instrText xml:space="preserve"> ADDIN EN.CITE &lt;EndNote&gt;&lt;Cite&gt;&lt;Author&gt;DeMouy&lt;/Author&gt;&lt;Year&gt;1997&lt;/Year&gt;&lt;RecNum&gt;92&lt;/RecNum&gt;&lt;DisplayText&gt;&lt;style face="superscript"&gt;11&lt;/style&gt;&lt;/DisplayText&gt;&lt;record&gt;&lt;rec-number&gt;92&lt;/rec-number&gt;&lt;foreign-keys&gt;&lt;key app="EN" db-id="vvtpte9paa2x97ef2t1ptev59avtzavf9tr5"&gt;92&lt;/key&gt;&lt;/foreign-keys&gt;&lt;ref-type name="Journal Article"&gt;17&lt;/ref-type&gt;&lt;contributors&gt;&lt;authors&gt;&lt;author&gt;DeMouy, E. H.&lt;/author&gt;&lt;author&gt;Menendez, C. V., Jr.&lt;/author&gt;&lt;author&gt;Bodin, C. J.&lt;/author&gt;&lt;/authors&gt;&lt;/contributors&gt;&lt;auth-address&gt;Department of Radiology (SL-54), Tulane University Medical Center, New Orleans, LA 70112, USA.&lt;/auth-address&gt;&lt;titles&gt;&lt;title&gt;Palpation-directed (non-fluoroscopically guided) saline-enhanced MR arthrography of the shoulder&lt;/title&gt;&lt;secondary-title&gt;AJR Am J Roentgenol&lt;/secondary-title&gt;&lt;alt-title&gt;AJR. American journal of roentgenology&lt;/alt-title&gt;&lt;/titles&gt;&lt;pages&gt;229-31&lt;/pages&gt;&lt;volume&gt;169&lt;/volume&gt;&lt;number&gt;1&lt;/number&gt;&lt;keywords&gt;&lt;keyword&gt;Adolescent&lt;/keyword&gt;&lt;keyword&gt;Adult&lt;/keyword&gt;&lt;keyword&gt;Female&lt;/keyword&gt;&lt;keyword&gt;Fluoroscopy&lt;/keyword&gt;&lt;keyword&gt;Humans&lt;/keyword&gt;&lt;keyword&gt;Injections, Intra-Articular/methods&lt;/keyword&gt;&lt;keyword&gt;Magnetic Resonance Imaging/*methods&lt;/keyword&gt;&lt;keyword&gt;Male&lt;/keyword&gt;&lt;keyword&gt;Middle Aged&lt;/keyword&gt;&lt;keyword&gt;Palpation&lt;/keyword&gt;&lt;keyword&gt;Shoulder Joint/*pathology&lt;/keyword&gt;&lt;keyword&gt;Sodium Chloride/*administration &amp;amp; dosage&lt;/keyword&gt;&lt;/keywords&gt;&lt;dates&gt;&lt;year&gt;1997&lt;/year&gt;&lt;pub-dates&gt;&lt;date&gt;Jul&lt;/date&gt;&lt;/pub-dates&gt;&lt;/dates&gt;&lt;isbn&gt;0361-803X (Print)&amp;#xD;0361-803X (Linking)&lt;/isbn&gt;&lt;accession-num&gt;9207530&lt;/accession-num&gt;&lt;urls&gt;&lt;related-urls&gt;&lt;url&gt;http://www.ncbi.nlm.nih.gov/pubmed/9207530&lt;/url&gt;&lt;/related-urls&gt;&lt;/urls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11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GH joint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Human LMGI accuracy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8 live human subjects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MRI arthrogram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LMGI = 100% accurate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r>
              <w:t>Luc           2006</w:t>
            </w:r>
            <w:hyperlink w:anchor="_ENREF_32" w:tooltip="Luc, 2006 #141" w:history="1">
              <w:r>
                <w:fldChar w:fldCharType="begin"/>
              </w:r>
              <w:r>
                <w:instrText xml:space="preserve"> ADDIN EN.CITE &lt;EndNote&gt;&lt;Cite&gt;&lt;Author&gt;Luc&lt;/Author&gt;&lt;Year&gt;2006&lt;/Year&gt;&lt;RecNum&gt;141&lt;/RecNum&gt;&lt;DisplayText&gt;&lt;style face="superscript"&gt;32&lt;/style&gt;&lt;/DisplayText&gt;&lt;record&gt;&lt;rec-number&gt;141&lt;/rec-number&gt;&lt;foreign-keys&gt;&lt;key app="EN" db-id="vvtpte9paa2x97ef2t1ptev59avtzavf9tr5"&gt;141&lt;/key&gt;&lt;/foreign-keys&gt;&lt;ref-type name="Journal Article"&gt;17&lt;/ref-type&gt;&lt;contributors&gt;&lt;authors&gt;&lt;author&gt;Luc, M.&lt;/author&gt;&lt;author&gt;Pham, T.&lt;/author&gt;&lt;author&gt;Chagnaud, C.&lt;/author&gt;&lt;author&gt;Lafforgue, P.&lt;/author&gt;&lt;author&gt;Legre, V.&lt;/author&gt;&lt;/authors&gt;&lt;/contributors&gt;&lt;auth-address&gt;Rheumatology Department, Conception Hospital, 147 Boulevard Baille, 13005 Marseille, France. mathieu.luc@gmail.com&lt;/auth-address&gt;&lt;titles&gt;&lt;title&gt;Placement of intra-articular injection verified by the backflow technique&lt;/title&gt;&lt;secondary-title&gt;Osteoarthritis Cartilage&lt;/secondary-title&gt;&lt;alt-title&gt;Osteoarthritis and cartilage / OARS, Osteoarthritis Research Society&lt;/alt-title&gt;&lt;/titles&gt;&lt;pages&gt;714-6&lt;/pages&gt;&lt;volume&gt;14&lt;/volume&gt;&lt;number&gt;7&lt;/number&gt;&lt;keywords&gt;&lt;keyword&gt;Female&lt;/keyword&gt;&lt;keyword&gt;Humans&lt;/keyword&gt;&lt;keyword&gt;Injections, Intra-Articular/methods&lt;/keyword&gt;&lt;keyword&gt;*Knee Joint&lt;/keyword&gt;&lt;keyword&gt;Male&lt;/keyword&gt;&lt;keyword&gt;Middle Aged&lt;/keyword&gt;&lt;keyword&gt;Osteoarthritis, Knee/*drug therapy&lt;/keyword&gt;&lt;keyword&gt;Prospective Studies&lt;/keyword&gt;&lt;/keywords&gt;&lt;dates&gt;&lt;year&gt;2006&lt;/year&gt;&lt;pub-dates&gt;&lt;date&gt;Jul&lt;/date&gt;&lt;/pub-dates&gt;&lt;/dates&gt;&lt;isbn&gt;1063-4584 (Print)&amp;#xD;1063-4584 (Linking)&lt;/isbn&gt;&lt;accession-num&gt;16621621&lt;/accession-num&gt;&lt;urls&gt;&lt;related-urls&gt;&lt;url&gt;http://www.ncbi.nlm.nih.gov/pubmed/16621621&lt;/url&gt;&lt;/related-urls&gt;&lt;/urls&gt;&lt;electronic-resource-num&gt;10.1016/j.joca.2006.02.013&lt;/electronic-resource-num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32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Knee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Human LMGI accuracy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t>Level 1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33 live human subjects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Arthrogram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LMGI = 97% accurate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r>
              <w:t>Lee          2009</w:t>
            </w:r>
            <w:hyperlink w:anchor="_ENREF_29" w:tooltip="Lee, 2009 #135" w:history="1">
              <w:r>
                <w:fldChar w:fldCharType="begin">
                  <w:fldData xml:space="preserve">PEVuZE5vdGU+PENpdGU+PEF1dGhvcj5MZWU8L0F1dGhvcj48WWVhcj4yMDA5PC9ZZWFyPjxSZWNO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MZWU8L0F1dGhvcj48WWVhcj4yMDA5PC9ZZWFyPjxSZWNO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29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GH joint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Prospective, randomized of LMGI vs. USGI efficacy for adhesive capsulitis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43 live human subjects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None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USGI resulted in significantly more pain reduction, increased range of motion, and improved function than the LMGI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proofErr w:type="spellStart"/>
            <w:r>
              <w:t>Elkousy</w:t>
            </w:r>
            <w:proofErr w:type="spellEnd"/>
            <w:r>
              <w:t xml:space="preserve"> </w:t>
            </w:r>
          </w:p>
          <w:p w:rsidR="008D252E" w:rsidRDefault="008D252E" w:rsidP="00E13FB5">
            <w:pPr>
              <w:jc w:val="center"/>
            </w:pPr>
            <w:r>
              <w:t>2011</w:t>
            </w:r>
            <w:hyperlink w:anchor="_ENREF_53" w:tooltip="Elkousy, 2011 #27" w:history="1">
              <w:r>
                <w:fldChar w:fldCharType="begin">
                  <w:fldData xml:space="preserve">PEVuZE5vdGU+PENpdGU+PEF1dGhvcj5FbGtvdXN5PC9BdXRob3I+PFllYXI+MjAxMTwvWWVhcj48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FbGtvdXN5PC9BdXRob3I+PFllYXI+MjAxMTwvWWVhcj48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53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 xml:space="preserve">Shoulder (didn’t specify location [e.g., GH joint vs </w:t>
            </w:r>
            <w:r>
              <w:lastRenderedPageBreak/>
              <w:t>subacromial bursa, etc])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lastRenderedPageBreak/>
              <w:t xml:space="preserve">Retrospective comparison study of USGI vs LMGI </w:t>
            </w:r>
            <w:r>
              <w:lastRenderedPageBreak/>
              <w:t>efficacy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lastRenderedPageBreak/>
              <w:t>Level 3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272 live human subjects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None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 xml:space="preserve">No difference in efficacy between LMGI and </w:t>
            </w:r>
            <w:r>
              <w:lastRenderedPageBreak/>
              <w:t>USGI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proofErr w:type="spellStart"/>
            <w:r>
              <w:lastRenderedPageBreak/>
              <w:t>Valls</w:t>
            </w:r>
            <w:proofErr w:type="spellEnd"/>
            <w:r>
              <w:t xml:space="preserve">        1997</w:t>
            </w:r>
            <w:hyperlink w:anchor="_ENREF_49" w:tooltip="Valls, 1997 #196" w:history="1">
              <w:r>
                <w:fldChar w:fldCharType="begin"/>
              </w:r>
              <w:r>
                <w:instrText xml:space="preserve"> ADDIN EN.CITE &lt;EndNote&gt;&lt;Cite&gt;&lt;Author&gt;Valls&lt;/Author&gt;&lt;Year&gt;1997&lt;/Year&gt;&lt;RecNum&gt;196&lt;/RecNum&gt;&lt;DisplayText&gt;&lt;style face="superscript"&gt;49&lt;/style&gt;&lt;/DisplayText&gt;&lt;record&gt;&lt;rec-number&gt;196&lt;/rec-number&gt;&lt;foreign-keys&gt;&lt;key app="EN" db-id="vvtpte9paa2x97ef2t1ptev59avtzavf9tr5"&gt;196&lt;/key&gt;&lt;/foreign-keys&gt;&lt;ref-type name="Journal Article"&gt;17&lt;/ref-type&gt;&lt;contributors&gt;&lt;authors&gt;&lt;author&gt;Valls, R.&lt;/author&gt;&lt;author&gt;Melloni, P.&lt;/author&gt;&lt;/authors&gt;&lt;/contributors&gt;&lt;auth-address&gt;Servei de Diagnostic per la Imatge-UDIAT, Consorci Hospitalari del Parc Tauli, Sabadell, Spain.&lt;/auth-address&gt;&lt;titles&gt;&lt;title&gt;Sonographic guidance of needle position for MR arthrography of the shoulder&lt;/title&gt;&lt;secondary-title&gt;AJR Am J Roentgenol&lt;/secondary-title&gt;&lt;alt-title&gt;AJR. American journal of roentgenology&lt;/alt-title&gt;&lt;/titles&gt;&lt;pages&gt;845-7&lt;/pages&gt;&lt;volume&gt;169&lt;/volume&gt;&lt;number&gt;3&lt;/number&gt;&lt;keywords&gt;&lt;keyword&gt;Adult&lt;/keyword&gt;&lt;keyword&gt;Contrast Media/*administration &amp;amp; dosage&lt;/keyword&gt;&lt;keyword&gt;Drug Combinations&lt;/keyword&gt;&lt;keyword&gt;Female&lt;/keyword&gt;&lt;keyword&gt;Gadolinium/administration &amp;amp; dosage/diagnostic use&lt;/keyword&gt;&lt;keyword&gt;Gadolinium DTPA&lt;/keyword&gt;&lt;keyword&gt;Humans&lt;/keyword&gt;&lt;keyword&gt;Injections, Intra-Articular/*methods&lt;/keyword&gt;&lt;keyword&gt;Joint Instability/diagnosis&lt;/keyword&gt;&lt;keyword&gt;Magnetic Resonance Imaging/*methods&lt;/keyword&gt;&lt;keyword&gt;Male&lt;/keyword&gt;&lt;keyword&gt;Meglumine/*administration &amp;amp; dosage/diagnostic use&lt;/keyword&gt;&lt;keyword&gt;Middle Aged&lt;/keyword&gt;&lt;keyword&gt;Organometallic Compounds/*administration &amp;amp; dosage/diagnostic use&lt;/keyword&gt;&lt;keyword&gt;Pentetic Acid/administration &amp;amp; dosage/*analogs &amp;amp; derivatives/diagnostic use&lt;/keyword&gt;&lt;keyword&gt;Shoulder Impingement Syndrome/diagnosis&lt;/keyword&gt;&lt;keyword&gt;Shoulder Joint/*pathology/ultrasonography&lt;/keyword&gt;&lt;keyword&gt;*Ultrasonography, Interventional&lt;/keyword&gt;&lt;/keywords&gt;&lt;dates&gt;&lt;year&gt;1997&lt;/year&gt;&lt;pub-dates&gt;&lt;date&gt;Sep&lt;/date&gt;&lt;/pub-dates&gt;&lt;/dates&gt;&lt;isbn&gt;0361-803X (Print)&amp;#xD;0361-803X (Linking)&lt;/isbn&gt;&lt;accession-num&gt;9275909&lt;/accession-num&gt;&lt;urls&gt;&lt;related-urls&gt;&lt;url&gt;http://www.ncbi.nlm.nih.gov/pubmed/9275909&lt;/url&gt;&lt;/related-urls&gt;&lt;/urls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49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GH joint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Human USGI accuracy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t>Level 1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50 live human subjects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MRI arthrogram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USGI = 100% accurate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proofErr w:type="spellStart"/>
            <w:r>
              <w:t>Micu</w:t>
            </w:r>
            <w:proofErr w:type="spellEnd"/>
            <w:r>
              <w:t xml:space="preserve">        2010</w:t>
            </w:r>
            <w:hyperlink w:anchor="_ENREF_33" w:tooltip="Micu, 2010 #147" w:history="1">
              <w:r>
                <w:fldChar w:fldCharType="begin"/>
              </w:r>
              <w:r>
                <w:instrText xml:space="preserve"> ADDIN EN.CITE &lt;EndNote&gt;&lt;Cite&gt;&lt;Author&gt;Micu&lt;/Author&gt;&lt;Year&gt;2010&lt;/Year&gt;&lt;RecNum&gt;147&lt;/RecNum&gt;&lt;DisplayText&gt;&lt;style face="superscript"&gt;33&lt;/style&gt;&lt;/DisplayText&gt;&lt;record&gt;&lt;rec-number&gt;147&lt;/rec-number&gt;&lt;foreign-keys&gt;&lt;key app="EN" db-id="vvtpte9paa2x97ef2t1ptev59avtzavf9tr5"&gt;147&lt;/key&gt;&lt;/foreign-keys&gt;&lt;ref-type name="Journal Article"&gt;17&lt;/ref-type&gt;&lt;contributors&gt;&lt;authors&gt;&lt;author&gt;Micu, M. C.&lt;/author&gt;&lt;author&gt;Bogdan, G. D.&lt;/author&gt;&lt;author&gt;Fodor, D.&lt;/author&gt;&lt;/authors&gt;&lt;/contributors&gt;&lt;auth-address&gt;Rheumatology Division, County Hospital Turda, Turda, Romania. mcmicu@yahoo.com&lt;/auth-address&gt;&lt;titles&gt;&lt;title&gt;Steroid injection for hip osteoarthritis: efficacy under ultrasound guidance&lt;/title&gt;&lt;secondary-title&gt;Rheumatology (Oxford)&lt;/secondary-title&gt;&lt;alt-title&gt;Rheumatology&lt;/alt-title&gt;&lt;/titles&gt;&lt;pages&gt;1490-4&lt;/pages&gt;&lt;volume&gt;49&lt;/volume&gt;&lt;number&gt;8&lt;/number&gt;&lt;edition&gt;2010/03/27&lt;/edition&gt;&lt;keywords&gt;&lt;keyword&gt;Aged&lt;/keyword&gt;&lt;keyword&gt;Antirheumatic Agents/*administration &amp;amp; dosage&lt;/keyword&gt;&lt;keyword&gt;Case-Control Studies&lt;/keyword&gt;&lt;keyword&gt;Humans&lt;/keyword&gt;&lt;keyword&gt;Injections, Intra-Articular/methods&lt;/keyword&gt;&lt;keyword&gt;Middle Aged&lt;/keyword&gt;&lt;keyword&gt;Osteoarthritis, Hip/*drug therapy&lt;/keyword&gt;&lt;keyword&gt;Pain Measurement&lt;/keyword&gt;&lt;keyword&gt;Statistics as Topic&lt;/keyword&gt;&lt;keyword&gt;Steroids/*administration &amp;amp; dosage&lt;/keyword&gt;&lt;keyword&gt;Treatment Outcome&lt;/keyword&gt;&lt;keyword&gt;Ultrasonography, Interventional/methods&lt;/keyword&gt;&lt;/keywords&gt;&lt;dates&gt;&lt;year&gt;2010&lt;/year&gt;&lt;pub-dates&gt;&lt;date&gt;Aug&lt;/date&gt;&lt;/pub-dates&gt;&lt;/dates&gt;&lt;isbn&gt;1462-0332 (Electronic)&amp;#xD;1462-0324 (Linking)&lt;/isbn&gt;&lt;accession-num&gt;20338889&lt;/accession-num&gt;&lt;urls&gt;&lt;related-urls&gt;&lt;url&gt;http://www.ncbi.nlm.nih.gov/pubmed/20338889&lt;/url&gt;&lt;/related-urls&gt;&lt;/urls&gt;&lt;electronic-resource-num&gt;10.1093/rheumatology/keq030&lt;/electronic-resource-num&gt;&lt;language&gt;eng&lt;/language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33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Hip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Case control study comparing USGI efficacy vs. no injection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t>Level 3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61 live human subjects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None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USGI = significant pain reduction at 1 and 3 month follow-up, no pain relief in group that didn’t receive injection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r>
              <w:t>Sage        2012</w:t>
            </w:r>
            <w:hyperlink w:anchor="_ENREF_55" w:tooltip="Sage, 2013 #55" w:history="1">
              <w:r>
                <w:fldChar w:fldCharType="begin"/>
              </w:r>
              <w:r>
                <w:instrText xml:space="preserve"> ADDIN EN.CITE &lt;EndNote&gt;&lt;Cite&gt;&lt;Author&gt;Sage&lt;/Author&gt;&lt;Year&gt;2013&lt;/Year&gt;&lt;RecNum&gt;55&lt;/RecNum&gt;&lt;DisplayText&gt;&lt;style face="superscript"&gt;55&lt;/style&gt;&lt;/DisplayText&gt;&lt;record&gt;&lt;rec-number&gt;55&lt;/rec-number&gt;&lt;foreign-keys&gt;&lt;key app="EN" db-id="vvtpte9paa2x97ef2t1ptev59avtzavf9tr5"&gt;55&lt;/key&gt;&lt;/foreign-keys&gt;&lt;ref-type name="Journal Article"&gt;17&lt;/ref-type&gt;&lt;contributors&gt;&lt;authors&gt;&lt;author&gt;Sage, W.&lt;/author&gt;&lt;author&gt;Pickup, L.&lt;/author&gt;&lt;author&gt;Smith, T. O.&lt;/author&gt;&lt;author&gt;Denton, E. R.&lt;/author&gt;&lt;author&gt;Toms, A. P.&lt;/author&gt;&lt;/authors&gt;&lt;/contributors&gt;&lt;auth-address&gt;Faculty of Medicine and Health Sciences, Norwich Medical School, University of East Anglia, Norwich, UK. w.sage@uea.ac.uk&lt;/auth-address&gt;&lt;titles&gt;&lt;title&gt;The clinical and functional outcomes of ultrasound-guided vs landmark-guided injections for adults with shoulder pathology--a systematic review and meta-analysis&lt;/title&gt;&lt;secondary-title&gt;Rheumatology&lt;/secondary-title&gt;&lt;alt-title&gt;Rheumatology (Oxford)&lt;/alt-title&gt;&lt;/titles&gt;&lt;pages&gt;743-51&lt;/pages&gt;&lt;volume&gt;52&lt;/volume&gt;&lt;number&gt;4&lt;/number&gt;&lt;keywords&gt;&lt;keyword&gt;Adult&lt;/keyword&gt;&lt;keyword&gt;Female&lt;/keyword&gt;&lt;keyword&gt;*Glucocorticoids/ad [Administration &amp;amp; Dosage]&lt;/keyword&gt;&lt;keyword&gt;Humans&lt;/keyword&gt;&lt;keyword&gt;*Injections, Intra-Articular/mt [Methods]&lt;/keyword&gt;&lt;keyword&gt;*Joint Diseases/dt [Drug Therapy]&lt;/keyword&gt;&lt;keyword&gt;Joint Diseases/us [Ultrasonography]&lt;/keyword&gt;&lt;keyword&gt;Male&lt;/keyword&gt;&lt;keyword&gt;Pain Measurement&lt;/keyword&gt;&lt;keyword&gt;*Shoulder Joint/de [Drug Effects]&lt;/keyword&gt;&lt;keyword&gt;Shoulder Joint/us [Ultrasonography]&lt;/keyword&gt;&lt;keyword&gt;Treatment Outcome&lt;/keyword&gt;&lt;keyword&gt;0 (Glucocorticoids)&lt;/keyword&gt;&lt;/keywords&gt;&lt;dates&gt;&lt;year&gt;2013&lt;/year&gt;&lt;pub-dates&gt;&lt;date&gt;Apr&lt;/date&gt;&lt;/pub-dates&gt;&lt;/dates&gt;&lt;isbn&gt;1462-0332&lt;/isbn&gt;&lt;accession-num&gt;23275390&lt;/accession-num&gt;&lt;work-type&gt;Comparative Study&amp;#xD;Meta-Analysis&amp;#xD;Review&lt;/work-type&gt;&lt;urls&gt;&lt;/urls&gt;&lt;electronic-resource-num&gt;http://dx.doi.org/10.1093/rheumatology/kes302&lt;/electronic-resource-num&gt;&lt;remote-database-name&gt;MEDLINE&lt;/remote-database-name&gt;&lt;remote-database-provider&gt;Ovid Technologies&lt;/remote-database-provider&gt;&lt;language&gt;English&lt;/language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55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Shoulder  (didn’t specify location [e.g., GH joint vs subacromial bursa, etc])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Meta-analysis comparing LGMI vs USGI efficacy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t>Level 1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6 studies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None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USGI = significantly more reduction in pain and night pain at 6 weeks, and improved shoulder abduction range of motion compared to LMGI.  No between group difference was found in function.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proofErr w:type="spellStart"/>
            <w:r>
              <w:t>Hermans</w:t>
            </w:r>
            <w:proofErr w:type="spellEnd"/>
            <w:r>
              <w:t xml:space="preserve"> 2011</w:t>
            </w:r>
            <w:hyperlink w:anchor="_ENREF_19" w:tooltip="Hermans, 2011 #115" w:history="1">
              <w:r>
                <w:fldChar w:fldCharType="begin"/>
              </w:r>
              <w:r>
                <w:instrText xml:space="preserve"> ADDIN EN.CITE &lt;EndNote&gt;&lt;Cite&gt;&lt;Author&gt;Hermans&lt;/Author&gt;&lt;Year&gt;2011&lt;/Year&gt;&lt;RecNum&gt;115&lt;/RecNum&gt;&lt;DisplayText&gt;&lt;style face="superscript"&gt;19&lt;/style&gt;&lt;/DisplayText&gt;&lt;record&gt;&lt;rec-number&gt;115&lt;/rec-number&gt;&lt;foreign-keys&gt;&lt;key app="EN" db-id="vvtpte9paa2x97ef2t1ptev59avtzavf9tr5"&gt;115&lt;/key&gt;&lt;/foreign-keys&gt;&lt;ref-type name="Journal Article"&gt;17&lt;/ref-type&gt;&lt;contributors&gt;&lt;authors&gt;&lt;author&gt;Hermans, J.&lt;/author&gt;&lt;author&gt;Bierma-Zeinstra, S. M.&lt;/author&gt;&lt;author&gt;Bos, P. K.&lt;/author&gt;&lt;author&gt;Verhaar, J. A.&lt;/author&gt;&lt;author&gt;Reijman, M.&lt;/author&gt;&lt;/authors&gt;&lt;/contributors&gt;&lt;auth-address&gt;Department of Orthopaedic Surgery, Erasmus MC University Medical Center, Rotterdam, The Netherlands. j.hermans@erasmusmc.nl&lt;/auth-address&gt;&lt;titles&gt;&lt;title&gt;The most accurate approach for intra-articular needle placement in the knee joint: a systematic review&lt;/title&gt;&lt;secondary-title&gt;Semin Arthritis Rheum&lt;/secondary-title&gt;&lt;alt-title&gt;Seminars in arthritis and rheumatism&lt;/alt-title&gt;&lt;/titles&gt;&lt;pages&gt;106-15&lt;/pages&gt;&lt;volume&gt;41&lt;/volume&gt;&lt;number&gt;2&lt;/number&gt;&lt;edition&gt;2011/11/01&lt;/edition&gt;&lt;keywords&gt;&lt;keyword&gt;Humans&lt;/keyword&gt;&lt;keyword&gt;Injections, Intra-Articular/methods&lt;/keyword&gt;&lt;keyword&gt;*Knee Joint&lt;/keyword&gt;&lt;/keywords&gt;&lt;dates&gt;&lt;year&gt;2011&lt;/year&gt;&lt;pub-dates&gt;&lt;date&gt;Oct&lt;/date&gt;&lt;/pub-dates&gt;&lt;/dates&gt;&lt;isbn&gt;1532-866X (Electronic)&amp;#xD;0049-0172 (Linking)&lt;/isbn&gt;&lt;accession-num&gt;22036252&lt;/accession-num&gt;&lt;work-type&gt;Review&lt;/work-type&gt;&lt;urls&gt;&lt;related-urls&gt;&lt;url&gt;http://www.ncbi.nlm.nih.gov/pubmed/22036252&lt;/url&gt;&lt;/related-urls&gt;&lt;/urls&gt;&lt;electronic-resource-num&gt;10.1016/j.semarthrit.2011.02.007&lt;/electronic-resource-num&gt;&lt;language&gt;eng&lt;/language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19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Knee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Systematic review of LMGI accuracy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t>Level 1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9 studies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N/A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 xml:space="preserve">LMGI = 67%, 72%, 85%, and 91% accurate depending on </w:t>
            </w:r>
            <w:r>
              <w:lastRenderedPageBreak/>
              <w:t>approach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proofErr w:type="spellStart"/>
            <w:r>
              <w:lastRenderedPageBreak/>
              <w:t>Choudur</w:t>
            </w:r>
            <w:proofErr w:type="spellEnd"/>
            <w:r>
              <w:t xml:space="preserve"> 2011</w:t>
            </w:r>
            <w:hyperlink w:anchor="_ENREF_8" w:tooltip="Choudur, 2011 #12" w:history="1">
              <w:r>
                <w:fldChar w:fldCharType="begin">
                  <w:fldData xml:space="preserve">PEVuZE5vdGU+PENpdGU+PEF1dGhvcj5DaG91ZHVyPC9BdXRob3I+PFllYXI+MjAxMTwvWWVhcj48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DaG91ZHVyPC9BdXRob3I+PFllYXI+MjAxMTwvWWVhcj48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8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GH joint, hip, knee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Human USGI accuracy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t>Level 1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100 live human subjects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Arthrogram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USGI = 100% accurate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proofErr w:type="spellStart"/>
            <w:r>
              <w:t>Kantarci</w:t>
            </w:r>
            <w:proofErr w:type="spellEnd"/>
            <w:r>
              <w:t xml:space="preserve">   2013</w:t>
            </w:r>
            <w:hyperlink w:anchor="_ENREF_27" w:tooltip="Kantarci, 2013 #41" w:history="1">
              <w:r>
                <w:fldChar w:fldCharType="begin">
                  <w:fldData xml:space="preserve">PEVuZE5vdGU+PENpdGU+PEF1dGhvcj5LYW50YXJjaTwvQXV0aG9yPjxZZWFyPjIwMTM8L1llYXI+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LYW50YXJjaTwvQXV0aG9yPjxZZWFyPjIwMTM8L1llYXI+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27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Hip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Human USGI accuracy comparing 2 techniques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t>Level 1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59 live human subjects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MRI arthrogram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USGI = 100% accurate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r>
              <w:t>Hurdle     2012</w:t>
            </w:r>
            <w:hyperlink w:anchor="_ENREF_20" w:tooltip="Hurdle, 2012 #38" w:history="1">
              <w:r>
                <w:fldChar w:fldCharType="begin">
                  <w:fldData xml:space="preserve">PEVuZE5vdGU+PENpdGU+PEF1dGhvcj5IdXJkbGU8L0F1dGhvcj48WWVhcj4yMDEyPC9ZZWFyPjxS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IdXJkbGU8L0F1dGhvcj48WWVhcj4yMDEyPC9ZZWFyPjxS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20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Knee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Case report of USGI accuracy in an obese patient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t>Level 5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1 patient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Joint fluid aspiration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USGI allowed accurate knee injection in an obese patient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proofErr w:type="spellStart"/>
            <w:r>
              <w:t>Hartung</w:t>
            </w:r>
            <w:proofErr w:type="spellEnd"/>
            <w:r>
              <w:t xml:space="preserve">  2010</w:t>
            </w:r>
            <w:hyperlink w:anchor="_ENREF_18" w:tooltip="Hartung, 2010 #34" w:history="1">
              <w:r>
                <w:fldChar w:fldCharType="begin">
                  <w:fldData xml:space="preserve">PEVuZE5vdGU+PENpdGU+PEF1dGhvcj5IYXJ0dW5nPC9BdXRob3I+PFllYXI+MjAxMDwvWWVhcj48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IYXJ0dW5nPC9BdXRob3I+PFllYXI+MjAxMDwvWWVhcj48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18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SI joint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USGI accuracy and efficacy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t>Level 1 = accuracy, Level 4 = efficacy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14 live human subjects (20 SI joints)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MRI arthrogram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USGI = 40% accurate, no difference in clinical outcomes between intra-articular and peri-articular injections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r>
              <w:t>Balint      2002</w:t>
            </w:r>
            <w:hyperlink w:anchor="_ENREF_52" w:tooltip="Balint, 2002 #73" w:history="1">
              <w:r>
                <w:fldChar w:fldCharType="begin"/>
              </w:r>
              <w:r>
                <w:instrText xml:space="preserve"> ADDIN EN.CITE &lt;EndNote&gt;&lt;Cite&gt;&lt;Author&gt;Balint&lt;/Author&gt;&lt;Year&gt;2002&lt;/Year&gt;&lt;RecNum&gt;73&lt;/RecNum&gt;&lt;DisplayText&gt;&lt;style face="superscript"&gt;52&lt;/style&gt;&lt;/DisplayText&gt;&lt;record&gt;&lt;rec-number&gt;73&lt;/rec-number&gt;&lt;foreign-keys&gt;&lt;key app="EN" db-id="vvtpte9paa2x97ef2t1ptev59avtzavf9tr5"&gt;73&lt;/key&gt;&lt;/foreign-keys&gt;&lt;ref-type name="Journal Article"&gt;17&lt;/ref-type&gt;&lt;contributors&gt;&lt;authors&gt;&lt;author&gt;Balint, P. V.&lt;/author&gt;&lt;author&gt;Kane, D.&lt;/author&gt;&lt;author&gt;Hunter, J.&lt;/author&gt;&lt;author&gt;McInnes, I. B.&lt;/author&gt;&lt;author&gt;Field, M.&lt;/author&gt;&lt;author&gt;Sturrock, R. D.&lt;/author&gt;&lt;/authors&gt;&lt;/contributors&gt;&lt;auth-address&gt;Centre for Rheumatic Diseases, University Department of Medicine, Glasgow Royal Infirmary, Glasgow, Scotland. pb58v@clinmed.gla.ac.uk&lt;/auth-address&gt;&lt;titles&gt;&lt;title&gt;Ultrasound guided versus conventional joint and soft tissue fluid aspiration in rheumatology practice: a pilot study&lt;/title&gt;&lt;secondary-title&gt;J Rheumatol&lt;/secondary-title&gt;&lt;alt-title&gt;The Journal of rheumatology&lt;/alt-title&gt;&lt;/titles&gt;&lt;pages&gt;2209-13&lt;/pages&gt;&lt;volume&gt;29&lt;/volume&gt;&lt;number&gt;10&lt;/number&gt;&lt;keywords&gt;&lt;keyword&gt;Adult&lt;/keyword&gt;&lt;keyword&gt;Aged&lt;/keyword&gt;&lt;keyword&gt;Aged, 80 and over&lt;/keyword&gt;&lt;keyword&gt;Arthritis/*ultrasonography&lt;/keyword&gt;&lt;keyword&gt;Biopsy, Needle/*methods&lt;/keyword&gt;&lt;keyword&gt;Female&lt;/keyword&gt;&lt;keyword&gt;Humans&lt;/keyword&gt;&lt;keyword&gt;Male&lt;/keyword&gt;&lt;keyword&gt;Middle Aged&lt;/keyword&gt;&lt;keyword&gt;Pilot Projects&lt;/keyword&gt;&lt;keyword&gt;Rheumatology/*methods&lt;/keyword&gt;&lt;keyword&gt;Synovial Fluid/*ultrasonography&lt;/keyword&gt;&lt;keyword&gt;*Ultrasonography, Interventional&lt;/keyword&gt;&lt;/keywords&gt;&lt;dates&gt;&lt;year&gt;2002&lt;/year&gt;&lt;pub-dates&gt;&lt;date&gt;Oct&lt;/date&gt;&lt;/pub-dates&gt;&lt;/dates&gt;&lt;isbn&gt;0315-162X (Print)&amp;#xD;0315-162X (Linking)&lt;/isbn&gt;&lt;accession-num&gt;12375335&lt;/accession-num&gt;&lt;urls&gt;&lt;related-urls&gt;&lt;url&gt;http://www.ncbi.nlm.nih.gov/pubmed/12375335&lt;/url&gt;&lt;/related-urls&gt;&lt;/urls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52</w:t>
              </w:r>
              <w:r>
                <w:fldChar w:fldCharType="end"/>
              </w:r>
            </w:hyperlink>
            <w:r>
              <w:t>*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GH joint, Hip, Knee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Comparison study between ability to aspirate joints with LMG vs. USG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t>Level 2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30 live human subjects (32 joints)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None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Ability to aspirate joints with USG = 97%, ability to aspirate joints with LMG = 32%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proofErr w:type="spellStart"/>
            <w:r>
              <w:t>Goncalves</w:t>
            </w:r>
            <w:proofErr w:type="spellEnd"/>
            <w:r>
              <w:t xml:space="preserve"> 2011</w:t>
            </w:r>
            <w:hyperlink w:anchor="_ENREF_16" w:tooltip="Goncalves, 2011 #33" w:history="1">
              <w:r>
                <w:fldChar w:fldCharType="begin"/>
              </w:r>
              <w:r>
                <w:instrText xml:space="preserve"> ADDIN EN.CITE &lt;EndNote&gt;&lt;Cite&gt;&lt;Author&gt;Goncalves&lt;/Author&gt;&lt;Year&gt;2011&lt;/Year&gt;&lt;RecNum&gt;33&lt;/RecNum&gt;&lt;DisplayText&gt;&lt;style face="superscript"&gt;16&lt;/style&gt;&lt;/DisplayText&gt;&lt;record&gt;&lt;rec-number&gt;33&lt;/rec-number&gt;&lt;foreign-keys&gt;&lt;key app="EN" db-id="vvtpte9paa2x97ef2t1ptev59avtzavf9tr5"&gt;33&lt;/key&gt;&lt;/foreign-keys&gt;&lt;ref-type name="Journal Article"&gt;17&lt;/ref-type&gt;&lt;contributors&gt;&lt;authors&gt;&lt;author&gt;Goncalves, B.&lt;/author&gt;&lt;author&gt;Ambrosio, C.&lt;/author&gt;&lt;author&gt;Serra, S.&lt;/author&gt;&lt;author&gt;Alves, F.&lt;/author&gt;&lt;author&gt;Gil-Agostinho, A.&lt;/author&gt;&lt;author&gt;Caseiro-Alves, F.&lt;/author&gt;&lt;/authors&gt;&lt;/contributors&gt;&lt;auth-address&gt;Department of Radiology, Hospitais da Universidade de Coimbra - HUC, Coimbra, Portugal. belarmino.goncalves@gmail.com&lt;/auth-address&gt;&lt;titles&gt;&lt;title&gt;US-guided interventional joint procedures in patients with rheumatic diseases--when and how we do it?&lt;/title&gt;&lt;secondary-title&gt;European Journal of Radiology&lt;/secondary-title&gt;&lt;alt-title&gt;Eur J Radiol&lt;/alt-title&gt;&lt;/titles&gt;&lt;pages&gt;407-14&lt;/pages&gt;&lt;volume&gt;79&lt;/volume&gt;&lt;number&gt;3&lt;/number&gt;&lt;keywords&gt;&lt;keyword&gt;Adrenal Cortex Hormones/tu [Therapeutic Use]&lt;/keyword&gt;&lt;keyword&gt;Biopsy&lt;/keyword&gt;&lt;keyword&gt;Drainage&lt;/keyword&gt;&lt;keyword&gt;Female&lt;/keyword&gt;&lt;keyword&gt;Humans&lt;/keyword&gt;&lt;keyword&gt;Injections, Intra-Articular/mt [Methods]&lt;/keyword&gt;&lt;keyword&gt;Male&lt;/keyword&gt;&lt;keyword&gt;*Rheumatic Diseases/th [Therapy]&lt;/keyword&gt;&lt;keyword&gt;Synovial Membrane/su [Surgery]&lt;/keyword&gt;&lt;keyword&gt;Treatment Outcome&lt;/keyword&gt;&lt;keyword&gt;*Ultrasonography, Interventional&lt;/keyword&gt;&lt;keyword&gt;Yttrium Radioisotopes/tu [Therapeutic Use]&lt;/keyword&gt;&lt;keyword&gt;0 (Adrenal Cortex Hormones)&lt;/keyword&gt;&lt;keyword&gt;0 (Yttrium Radioisotopes)&lt;/keyword&gt;&lt;/keywords&gt;&lt;dates&gt;&lt;year&gt;2011&lt;/year&gt;&lt;pub-dates&gt;&lt;date&gt;Sep&lt;/date&gt;&lt;/pub-dates&gt;&lt;/dates&gt;&lt;isbn&gt;1872-7727&lt;/isbn&gt;&lt;accession-num&gt;20554144&lt;/accession-num&gt;&lt;urls&gt;&lt;/urls&gt;&lt;electronic-resource-num&gt;http://dx.doi.org/10.1016/j.ejrad.2010.04.001&lt;/electronic-resource-num&gt;&lt;remote-database-name&gt;MEDLINE&lt;/remote-database-name&gt;&lt;remote-database-provider&gt;Ovid Technologies&lt;/remote-database-provider&gt;&lt;language&gt;English&lt;/language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16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GH joint, knee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Human USGI accuracy and efficacy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t>Level 4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31 live human subjects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None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 xml:space="preserve">USGI = 100% accurate by clinical evaluation, but not confirmed </w:t>
            </w:r>
            <w:r>
              <w:lastRenderedPageBreak/>
              <w:t>radiologically.  All patients had improved clinically following the injection.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1467" w:type="dxa"/>
            <w:vAlign w:val="center"/>
          </w:tcPr>
          <w:p w:rsidR="008D252E" w:rsidRDefault="008D252E" w:rsidP="00E13FB5">
            <w:pPr>
              <w:jc w:val="center"/>
            </w:pPr>
            <w:proofErr w:type="spellStart"/>
            <w:r>
              <w:lastRenderedPageBreak/>
              <w:t>Porat</w:t>
            </w:r>
            <w:proofErr w:type="spellEnd"/>
            <w:r>
              <w:t xml:space="preserve"> </w:t>
            </w:r>
          </w:p>
          <w:p w:rsidR="008D252E" w:rsidRDefault="008D252E" w:rsidP="00E13FB5">
            <w:pPr>
              <w:jc w:val="center"/>
            </w:pPr>
            <w:r>
              <w:t>2008</w:t>
            </w:r>
            <w:hyperlink w:anchor="_ENREF_40" w:tooltip="Porat, 2008 #163" w:history="1">
              <w:r>
                <w:fldChar w:fldCharType="begin"/>
              </w:r>
              <w:r>
                <w:instrText xml:space="preserve"> ADDIN EN.CITE &lt;EndNote&gt;&lt;Cite&gt;&lt;Author&gt;Porat&lt;/Author&gt;&lt;Year&gt;2008&lt;/Year&gt;&lt;RecNum&gt;163&lt;/RecNum&gt;&lt;DisplayText&gt;&lt;style face="superscript"&gt;40&lt;/style&gt;&lt;/DisplayText&gt;&lt;record&gt;&lt;rec-number&gt;163&lt;/rec-number&gt;&lt;foreign-keys&gt;&lt;key app="EN" db-id="vvtpte9paa2x97ef2t1ptev59avtzavf9tr5"&gt;163&lt;/key&gt;&lt;/foreign-keys&gt;&lt;ref-type name="Journal Article"&gt;17&lt;/ref-type&gt;&lt;contributors&gt;&lt;authors&gt;&lt;author&gt;Porat, S.&lt;/author&gt;&lt;author&gt;Leupold, J. A.&lt;/author&gt;&lt;author&gt;Burnett, K. R.&lt;/author&gt;&lt;author&gt;Nottage, W. M.&lt;/author&gt;&lt;/authors&gt;&lt;/contributors&gt;&lt;auth-address&gt;Department of Orthopaedic Surgery, The Sports Clinic, 23961 Calle de la Magdalena, Ste. 229, Laguna Hills, CA 92653, USA. hamlet9634@aol.com&lt;/auth-address&gt;&lt;titles&gt;&lt;title&gt;Reliability of non-imaging-guided glenohumeral joint injection through rotator interval approach in patients undergoing diagnostic MR arthrography&lt;/title&gt;&lt;secondary-title&gt;AJR Am J Roentgenol&lt;/secondary-title&gt;&lt;alt-title&gt;AJR. American journal of roentgenology&lt;/alt-title&gt;&lt;/titles&gt;&lt;pages&gt;W96-9&lt;/pages&gt;&lt;volume&gt;191&lt;/volume&gt;&lt;number&gt;3&lt;/number&gt;&lt;keywords&gt;&lt;keyword&gt;Adult&lt;/keyword&gt;&lt;keyword&gt;Aged&lt;/keyword&gt;&lt;keyword&gt;Arthrography/*methods&lt;/keyword&gt;&lt;keyword&gt;Contrast Media/administration &amp;amp; dosage&lt;/keyword&gt;&lt;keyword&gt;Female&lt;/keyword&gt;&lt;keyword&gt;Gadolinium DTPA/*administration &amp;amp; dosage/*diagnostic use&lt;/keyword&gt;&lt;keyword&gt;Humans&lt;/keyword&gt;&lt;keyword&gt;Injections/methods&lt;/keyword&gt;&lt;keyword&gt;Magnetic Resonance Imaging/*methods&lt;/keyword&gt;&lt;keyword&gt;Male&lt;/keyword&gt;&lt;keyword&gt;Middle Aged&lt;/keyword&gt;&lt;keyword&gt;Reproducibility of Results&lt;/keyword&gt;&lt;keyword&gt;Retrospective Studies&lt;/keyword&gt;&lt;keyword&gt;Sensitivity and Specificity&lt;/keyword&gt;&lt;keyword&gt;Shoulder Joint/*anatomy &amp;amp; histology&lt;/keyword&gt;&lt;keyword&gt;Surgery, Computer-Assisted/methods&lt;/keyword&gt;&lt;/keywords&gt;&lt;dates&gt;&lt;year&gt;2008&lt;/year&gt;&lt;pub-dates&gt;&lt;date&gt;Sep&lt;/date&gt;&lt;/pub-dates&gt;&lt;/dates&gt;&lt;isbn&gt;1546-3141 (Electronic)&amp;#xD;0361-803X (Linking)&lt;/isbn&gt;&lt;accession-num&gt;18716085&lt;/accession-num&gt;&lt;urls&gt;&lt;related-urls&gt;&lt;url&gt;http://www.ncbi.nlm.nih.gov/pubmed/18716085&lt;/url&gt;&lt;/related-urls&gt;&lt;/urls&gt;&lt;electronic-resource-num&gt;10.2214/AJR.07.3468&lt;/electronic-resource-num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40</w:t>
              </w:r>
              <w:r>
                <w:fldChar w:fldCharType="end"/>
              </w:r>
            </w:hyperlink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GH joint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Human LMGI accuracy</w:t>
            </w:r>
          </w:p>
        </w:tc>
        <w:tc>
          <w:tcPr>
            <w:tcW w:w="1327" w:type="dxa"/>
            <w:vAlign w:val="center"/>
          </w:tcPr>
          <w:p w:rsidR="008D252E" w:rsidRDefault="008D252E" w:rsidP="00E13FB5">
            <w:pPr>
              <w:jc w:val="center"/>
            </w:pPr>
            <w:r>
              <w:t>Level 1</w:t>
            </w:r>
          </w:p>
        </w:tc>
        <w:tc>
          <w:tcPr>
            <w:tcW w:w="1609" w:type="dxa"/>
            <w:vAlign w:val="center"/>
          </w:tcPr>
          <w:p w:rsidR="008D252E" w:rsidRDefault="008D252E" w:rsidP="00E13FB5">
            <w:pPr>
              <w:jc w:val="center"/>
            </w:pPr>
            <w:r>
              <w:t>100 live human subjects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MRI arthrogram</w:t>
            </w:r>
          </w:p>
        </w:tc>
        <w:tc>
          <w:tcPr>
            <w:tcW w:w="1468" w:type="dxa"/>
            <w:vAlign w:val="center"/>
          </w:tcPr>
          <w:p w:rsidR="008D252E" w:rsidRDefault="008D252E" w:rsidP="00E13FB5">
            <w:pPr>
              <w:jc w:val="center"/>
            </w:pPr>
            <w:r>
              <w:t>LMGI = 99% accurate</w:t>
            </w:r>
          </w:p>
        </w:tc>
      </w:tr>
      <w:tr w:rsidR="008D252E" w:rsidTr="00E13FB5">
        <w:tblPrEx>
          <w:tblCellMar>
            <w:top w:w="0" w:type="dxa"/>
            <w:bottom w:w="0" w:type="dxa"/>
          </w:tblCellMar>
        </w:tblPrEx>
        <w:trPr>
          <w:trHeight w:val="1005"/>
        </w:trPr>
        <w:tc>
          <w:tcPr>
            <w:tcW w:w="10275" w:type="dxa"/>
            <w:gridSpan w:val="7"/>
            <w:vAlign w:val="center"/>
          </w:tcPr>
          <w:p w:rsidR="008D252E" w:rsidRDefault="008D252E" w:rsidP="00E13FB5">
            <w:r>
              <w:t>LMGI = landmark-guided injection, US-Ultrasound, vs = versus, USGI= ultrasound-guided injection, CT = computed tomography, MRI = magnetic resonance imaging, GH = glenohumeral, SI = sacroiliac, FSGI = fluoroscopically guided injection, NSAID = Non-steroidal anti-inflammatory drug, LMG = landmark-guidance, USG = ultrasound-guidance</w:t>
            </w:r>
          </w:p>
        </w:tc>
      </w:tr>
    </w:tbl>
    <w:p w:rsidR="00D72C69" w:rsidRDefault="008D252E">
      <w:bookmarkStart w:id="0" w:name="_GoBack"/>
      <w:bookmarkEnd w:id="0"/>
    </w:p>
    <w:sectPr w:rsidR="00D72C6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D252E"/>
    <w:rsid w:val="00203846"/>
    <w:rsid w:val="006533D2"/>
    <w:rsid w:val="008D25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D252E"/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D252E"/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9899</Words>
  <Characters>56429</Characters>
  <Application>Microsoft Office Word</Application>
  <DocSecurity>0</DocSecurity>
  <Lines>470</Lines>
  <Paragraphs>1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ayo Clinic</Company>
  <LinksUpToDate>false</LinksUpToDate>
  <CharactersWithSpaces>6619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nathan T Finnoff</dc:creator>
  <cp:lastModifiedBy>Jonathan T Finnoff</cp:lastModifiedBy>
  <cp:revision>1</cp:revision>
  <dcterms:created xsi:type="dcterms:W3CDTF">2014-08-27T17:01:00Z</dcterms:created>
  <dcterms:modified xsi:type="dcterms:W3CDTF">2014-08-27T17:01:00Z</dcterms:modified>
</cp:coreProperties>
</file>